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67AC8D6"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2860945B"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C0453">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CC1AF2">
        <w:t>3</w:t>
      </w:r>
      <w:r w:rsidR="00CC1AF2">
        <w:fldChar w:fldCharType="end"/>
      </w:r>
      <w:r w:rsidRPr="006875A1">
        <w:t xml:space="preserve"> </w:t>
      </w:r>
      <w:r w:rsidR="00CC1AF2">
        <w:t>develops the theory of pricing, price volatility and liquidity for interest rat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C0453">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CC1AF2">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540DEF">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540DEF">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240BBDA4" w:rsidR="007C099B" w:rsidRDefault="005A0C96" w:rsidP="00031822">
      <w:r w:rsidRPr="005A0C96">
        <w:t xml:space="preserve">Interest rate </w:t>
      </w:r>
      <w:r w:rsidR="0039392E">
        <w:t xml:space="preserve">(IR) </w:t>
      </w:r>
      <w:r w:rsidRPr="005A0C96">
        <w:t xml:space="preserve">swaps are financial derivatives used to hedge or speculate on interest rate movements. The </w:t>
      </w:r>
      <w:r w:rsidR="00EB53A2">
        <w:t xml:space="preserve">three </w:t>
      </w:r>
      <w:r w:rsidRPr="005A0C96">
        <w:t xml:space="preserve">most common types </w:t>
      </w:r>
      <w:r w:rsidR="0039392E">
        <w:t xml:space="preserve">of IR swaps </w:t>
      </w:r>
      <w:r w:rsidRPr="005A0C96">
        <w:t>include vanilla fixed-for-floating swaps, basis swaps, and cross-currency basis swaps. Vanilla fixed-for-floating swaps are the most prevalent</w:t>
      </w:r>
      <w:r w:rsidR="00446E24">
        <w:t>.</w:t>
      </w:r>
      <w:r w:rsidRPr="005A0C96">
        <w:t xml:space="preserve"> </w:t>
      </w:r>
      <w:r w:rsidR="00446E24">
        <w:t>In this type of swap,</w:t>
      </w:r>
      <w:r w:rsidRPr="005A0C96">
        <w:t xml:space="preserve"> one party exchanges fixed-rate coupon payments for floating-rate payments on a notional principal. </w:t>
      </w:r>
      <w:r w:rsidR="00DE61E9">
        <w:t xml:space="preserve"> </w:t>
      </w:r>
      <w:r w:rsidRPr="005A0C96">
        <w:t>Firms use these instruments to convert floating-rate risk to fixed-rate risk, and vice versa.</w:t>
      </w:r>
      <w:r w:rsidR="00EF6757">
        <w:t xml:space="preserve"> </w:t>
      </w:r>
      <w:r w:rsidR="000712B2">
        <w:t xml:space="preserve"> </w:t>
      </w:r>
      <w:r w:rsidR="00016AE6" w:rsidRPr="00016AE6">
        <w:t xml:space="preserve">For 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such as variable rate notes,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16126F61" w14:textId="7D302318" w:rsidR="007E1203" w:rsidRDefault="00161437" w:rsidP="00D459AC">
      <w:r w:rsidRPr="00161437">
        <w:t>IR swaps are usually bespoke contracts, customizable to individual needs. As the largest over-the-counter 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D459AC">
        <w:instrText xml:space="preserve"> ADDIN ZOTERO_ITEM CSL_CITATION {"citationID":"Vd9kFWHG","properties":{"formattedCitation":"(von Kleist and Mallo 2011)","plainCitation":"(von Kleist and Mallo 2011)","noteIndex":0},"citationItems":[{"id":861,"uris":["http://zotero.org/users/1226582/items/MIV8DAGL"],"itemData":{"id":8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 Contracts are available in multiple currencies, with specific market conventions for each.</w:t>
      </w:r>
      <w:r w:rsidR="00E70534">
        <w:t xml:space="preserve">  </w:t>
      </w:r>
      <w:r w:rsidR="007E6044" w:rsidRPr="007E6044">
        <w:t>The market is dealer-dominated, with dealer-customer and dealer-dealer trades accounting for 80% of notional value</w:t>
      </w:r>
      <w:r w:rsidR="00D459AC">
        <w:t xml:space="preserve"> </w:t>
      </w:r>
      <w:r w:rsidR="00D459AC">
        <w:fldChar w:fldCharType="begin"/>
      </w:r>
      <w:r w:rsidR="00D459AC">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D459AC">
        <w:t xml:space="preserve">  Larger dealers might be able to reduce search </w:t>
      </w:r>
      <w:r w:rsidR="00C64F72">
        <w:t xml:space="preserve">costs (easily finding counterparties to take the opposite side of a trade, given their large client base) </w:t>
      </w:r>
      <w:r w:rsidR="00D459AC">
        <w:t>and transactions costs</w:t>
      </w:r>
      <w:r w:rsidR="00C64F72">
        <w:t xml:space="preserve"> (economizing over administrative and warehousing costs)</w:t>
      </w:r>
      <w:r w:rsidR="00D459AC">
        <w:t xml:space="preserve">, thereby reducing premia.  However, because of their </w:t>
      </w:r>
      <w:r w:rsidR="00D459AC">
        <w:lastRenderedPageBreak/>
        <w:t xml:space="preserve">dominant market position, they might also be able charge </w:t>
      </w:r>
      <w:r w:rsidR="00C64F72">
        <w:t>above their marginal cost. The failure of a large dealer (or a dealer’s major counterparty) could also drastically reduce liquidity in the system and increase transactions costs.</w:t>
      </w:r>
    </w:p>
    <w:p w14:paraId="4CDB6FA5" w14:textId="1A2BA8EC" w:rsidR="00DC42EB" w:rsidRDefault="00DC42EB" w:rsidP="00AB12F9">
      <w:pPr>
        <w:pStyle w:val="Heading2"/>
      </w:pPr>
      <w:r>
        <w:t>Central Clearing</w:t>
      </w:r>
    </w:p>
    <w:p w14:paraId="531EF8A7" w14:textId="582A3D64" w:rsidR="002C58F6" w:rsidRDefault="00377D40" w:rsidP="00B15828">
      <w:r w:rsidRPr="00377D40">
        <w:t xml:space="preserve">When a swap is cleared, the contract between the two </w:t>
      </w:r>
      <w:r w:rsidR="005812DC">
        <w:t xml:space="preserve">initial </w:t>
      </w:r>
      <w:r w:rsidRPr="00377D40">
        <w:t xml:space="preserve">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 or DCO).</w:t>
      </w:r>
      <w:r w:rsidR="00877DDF">
        <w:t xml:space="preserve">  If one party fails to meet their contractual obligation, the clearinghouse can still </w:t>
      </w:r>
      <w:r w:rsidR="00ED4D27">
        <w:t xml:space="preserve">make sure the other party gets paid.  </w:t>
      </w:r>
      <w:r w:rsidR="00C64F72">
        <w:t xml:space="preserve">Clearinghouses have access to additional funds to make a counterparty whole in case of default by the other counterparty. </w:t>
      </w:r>
      <w:r w:rsidR="00C90716">
        <w:t>When counterparties clear their trade through a CCP, they must put up collateral</w:t>
      </w:r>
      <w:r w:rsidR="007E6980">
        <w:t xml:space="preserve"> and </w:t>
      </w:r>
      <w:r w:rsidR="00C90716">
        <w:t xml:space="preserve">contribute to a default fund.  The CCP also has equity (CCP capital) and access to other lines of credit.  </w:t>
      </w:r>
      <w:r w:rsidR="00D8044D">
        <w:t xml:space="preserve">The combination of these resources (collateral, default fund, CCP capital and other lines of credit) make it unlikely that the failure of one counterparty would drastically affect the </w:t>
      </w:r>
      <w:r w:rsidR="00B15828">
        <w:t xml:space="preserve">whole </w:t>
      </w:r>
      <w:r w:rsidR="00D8044D">
        <w:t xml:space="preserve">market. </w:t>
      </w:r>
      <w:r w:rsidR="00B15828">
        <w:t>Also, i</w:t>
      </w:r>
      <w:r w:rsidR="00C64F72">
        <w:t>n addition</w:t>
      </w:r>
      <w:r w:rsidR="00D8044D">
        <w:t xml:space="preserve"> to these financial resources</w:t>
      </w:r>
      <w:r w:rsidR="00C64F72">
        <w:t>, c</w:t>
      </w:r>
      <w:r w:rsidRPr="00377D40">
        <w:t>learinghouses</w:t>
      </w:r>
      <w:r w:rsidR="007475B0">
        <w:t xml:space="preserve"> are</w:t>
      </w:r>
      <w:r w:rsidRPr="00377D40">
        <w:t xml:space="preserve"> </w:t>
      </w:r>
      <w:r w:rsidR="00C64F72">
        <w:t xml:space="preserve">generally </w:t>
      </w:r>
      <w:r w:rsidRPr="00377D40">
        <w:t xml:space="preserve">large financial institutions </w:t>
      </w:r>
      <w:r w:rsidR="00C106ED">
        <w:t>that</w:t>
      </w:r>
      <w:r w:rsidR="007475B0">
        <w:t xml:space="preserve"> are supposed to exercise </w:t>
      </w:r>
      <w:r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Pr="00377D40">
        <w:t xml:space="preserve">. </w:t>
      </w:r>
      <w:r w:rsidR="00B15828">
        <w:t xml:space="preserve">Clearing can also reduce demand for collateral through a practice called netting. </w:t>
      </w:r>
      <w:r w:rsidR="002F4ED0">
        <w:t>There are two types of netting practices common in the industry.  Cross-product n</w:t>
      </w:r>
      <w:r w:rsidR="00B15828">
        <w:t xml:space="preserve">etting </w:t>
      </w:r>
      <w:r w:rsidR="002F4ED0">
        <w:t xml:space="preserve">involves netting </w:t>
      </w:r>
      <w:r w:rsidR="00B15828">
        <w:t xml:space="preserve">across </w:t>
      </w:r>
      <w:r w:rsidR="002F4ED0">
        <w:t xml:space="preserve">different types of derivatives </w:t>
      </w:r>
      <w:r w:rsidR="00B15828">
        <w:t xml:space="preserve">products. For example, if firm A owes the CCP $10 million in collateral for IR swaps, but the CCP owes firm A $8 million for CD swaps, then firm A can just pay the CCP $2 million in net collateral.  </w:t>
      </w:r>
      <w:r w:rsidR="002F4ED0">
        <w:t>Multilateral n</w:t>
      </w:r>
      <w:r w:rsidR="00B15828">
        <w:t xml:space="preserve">etting </w:t>
      </w:r>
      <w:r w:rsidR="002F4ED0">
        <w:t>involves netting payments across multiple firms</w:t>
      </w:r>
      <w:r w:rsidR="00B15828">
        <w:t xml:space="preserve">. For example, consider the following series of debts: firm A owes firm B $100 million and firm C $200 million; firm B owes firm A $50 million and firm C $150 million; firm C owes firm A $100 million and firm B $100 million. Without multilateral netting, the following payments would need to be </w:t>
      </w:r>
      <w:proofErr w:type="gramStart"/>
      <w:r w:rsidR="002F4ED0">
        <w:t>made:</w:t>
      </w:r>
      <w:proofErr w:type="gramEnd"/>
      <w:r w:rsidR="00B15828">
        <w:t xml:space="preserve"> </w:t>
      </w:r>
      <w:r w:rsidR="00782C1A">
        <w:t>firm A would pay firm B ($100 - $50) = $50 million and firm C ($200 - $100) = $100 million; firm B would pay firm C ($150 - $100) = $50 million. The total collateral demand would be $200 million. With multilateral netting, firm A would pay the CCP $150 million and the CCP would pay firm C $150 million (while firm B would not make any payments</w:t>
      </w:r>
      <w:r w:rsidR="002F4ED0">
        <w:t xml:space="preserve"> at all</w:t>
      </w:r>
      <w:r w:rsidR="00782C1A">
        <w:t xml:space="preserve">). The total collateral demand would be $150 million. </w:t>
      </w:r>
      <w:r w:rsidR="00B15828">
        <w:t>Thus, c</w:t>
      </w:r>
      <w:r w:rsidRPr="00377D40">
        <w:t xml:space="preserve">learing transforms </w:t>
      </w:r>
      <w:r w:rsidR="00D8044D">
        <w:t xml:space="preserve">derivatives </w:t>
      </w:r>
      <w:r w:rsidRPr="00377D40">
        <w:t>trading by mutualizing counterparty risk</w:t>
      </w:r>
      <w:r w:rsidR="00D8044D">
        <w:t xml:space="preserve"> </w:t>
      </w:r>
      <w:r w:rsidRPr="00377D40">
        <w:t xml:space="preserve">and potentially reducing volatility </w:t>
      </w:r>
      <w:r w:rsidR="00782C1A">
        <w:t xml:space="preserve">by reducing collateral demand and preventing </w:t>
      </w:r>
      <w:r w:rsidR="00D8044D">
        <w:t>fire</w:t>
      </w:r>
      <w:r w:rsidR="00B15828">
        <w:t xml:space="preserve"> </w:t>
      </w:r>
      <w:r w:rsidR="00D8044D">
        <w:t>sales of distressed assets</w:t>
      </w:r>
      <w:r w:rsidRPr="00377D40">
        <w:t>.</w:t>
      </w:r>
    </w:p>
    <w:p w14:paraId="3D23A101" w14:textId="065B74DA" w:rsidR="00DC42EB" w:rsidRDefault="0025043C" w:rsidP="00A8682C">
      <w:r w:rsidRPr="0025043C">
        <w:lastRenderedPageBreak/>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mandating central clearing of derivatives. Mandated clearing may have macro and micro effects on the 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78A0E963" w:rsidR="00BF6365" w:rsidRDefault="0086750E" w:rsidP="00031822">
      <w:r w:rsidRPr="0086750E">
        <w:t xml:space="preserve">Following the financial crisis, Congress passed the DFA to enhance the US financial system's reliability. Since </w:t>
      </w:r>
      <w:proofErr w:type="gramStart"/>
      <w:r w:rsidR="00C519BF">
        <w:t>over-the-counter</w:t>
      </w:r>
      <w:proofErr w:type="gramEnd"/>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5A00BB6A"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 xml:space="preserve">acilities (SEFs) or </w:t>
      </w:r>
      <w:r w:rsidR="007C0619">
        <w:t>D</w:t>
      </w:r>
      <w:r w:rsidRPr="00715923">
        <w:t xml:space="preserve">esignated </w:t>
      </w:r>
      <w:r w:rsidR="007C0619">
        <w:t>C</w:t>
      </w:r>
      <w:r w:rsidRPr="00715923">
        <w:t xml:space="preserve">ontract </w:t>
      </w:r>
      <w:r w:rsidR="007C0619">
        <w:t>M</w:t>
      </w:r>
      <w:r w:rsidRPr="00715923">
        <w:t>arkets (DCMs)</w:t>
      </w:r>
      <w:r w:rsidR="00381A4D">
        <w:t xml:space="preserve">,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to SDRs or the CFTC</w:t>
      </w:r>
      <w:r w:rsidR="0011666A">
        <w:t>/SEC</w:t>
      </w:r>
      <w:r w:rsidR="00381A4D">
        <w:t xml:space="preserve"> 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CF1F18">
        <w:t xml:space="preserve">Table </w:t>
      </w:r>
      <w:r w:rsidR="00CF1F18">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49705BEC" w14:textId="1F4FDEDF" w:rsidR="000C5086" w:rsidRDefault="000C5086" w:rsidP="00031822">
      <w:pPr>
        <w:pStyle w:val="Caption"/>
        <w:keepNext/>
      </w:pPr>
      <w:bookmarkStart w:id="1" w:name="_Ref149505424"/>
      <w:r>
        <w:lastRenderedPageBreak/>
        <w:t xml:space="preserve">Table </w:t>
      </w:r>
      <w:r>
        <w:fldChar w:fldCharType="begin"/>
      </w:r>
      <w:r>
        <w:instrText xml:space="preserve"> SEQ Table \* ARABIC </w:instrText>
      </w:r>
      <w:r>
        <w:fldChar w:fldCharType="separate"/>
      </w:r>
      <w:r w:rsidR="004050F2">
        <w:rPr>
          <w:noProof/>
        </w:rPr>
        <w:t>1</w:t>
      </w:r>
      <w:r>
        <w:rPr>
          <w:noProof/>
        </w:rPr>
        <w:fldChar w:fldCharType="end"/>
      </w:r>
      <w:bookmarkEnd w:id="1"/>
      <w:r>
        <w:rPr>
          <w:noProof/>
        </w:rPr>
        <w:t xml:space="preserve"> Major Dodd-Frank Act Rulemaking Areas</w:t>
      </w:r>
    </w:p>
    <w:tbl>
      <w:tblPr>
        <w:tblStyle w:val="GridTable1Light"/>
        <w:tblW w:w="0" w:type="auto"/>
        <w:tblLook w:val="06A0" w:firstRow="1" w:lastRow="0" w:firstColumn="1" w:lastColumn="0" w:noHBand="1" w:noVBand="1"/>
      </w:tblPr>
      <w:tblGrid>
        <w:gridCol w:w="3724"/>
        <w:gridCol w:w="5626"/>
      </w:tblGrid>
      <w:tr w:rsidR="0072700E" w14:paraId="3DBB7004" w14:textId="77777777" w:rsidTr="004567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54722" w14:textId="76073CDC" w:rsidR="0072700E" w:rsidRDefault="0040630A" w:rsidP="0010299E">
            <w:pPr>
              <w:spacing w:line="240" w:lineRule="auto"/>
              <w:jc w:val="left"/>
            </w:pPr>
            <w:r>
              <w:t>Rulemaking Area</w:t>
            </w:r>
          </w:p>
        </w:tc>
        <w:tc>
          <w:tcPr>
            <w:tcW w:w="0" w:type="auto"/>
          </w:tcPr>
          <w:p w14:paraId="40B6BE9D" w14:textId="574B7AB7" w:rsidR="0072700E" w:rsidRDefault="0040630A" w:rsidP="00381A4D">
            <w:pPr>
              <w:spacing w:line="240" w:lineRule="auto"/>
              <w:jc w:val="left"/>
              <w:cnfStyle w:val="100000000000" w:firstRow="1" w:lastRow="0" w:firstColumn="0" w:lastColumn="0" w:oddVBand="0" w:evenVBand="0" w:oddHBand="0" w:evenHBand="0" w:firstRowFirstColumn="0" w:firstRowLastColumn="0" w:lastRowFirstColumn="0" w:lastRowLastColumn="0"/>
            </w:pPr>
            <w:r>
              <w:t>Major Rule</w:t>
            </w:r>
            <w:r w:rsidR="0069541B">
              <w:t>s</w:t>
            </w:r>
          </w:p>
        </w:tc>
      </w:tr>
      <w:tr w:rsidR="0010299E" w14:paraId="0C39E3D1" w14:textId="77777777" w:rsidTr="001B4255">
        <w:tc>
          <w:tcPr>
            <w:cnfStyle w:val="001000000000" w:firstRow="0" w:lastRow="0" w:firstColumn="1" w:lastColumn="0" w:oddVBand="0" w:evenVBand="0" w:oddHBand="0" w:evenHBand="0" w:firstRowFirstColumn="0" w:firstRowLastColumn="0" w:lastRowFirstColumn="0" w:lastRowLastColumn="0"/>
            <w:tcW w:w="0" w:type="auto"/>
          </w:tcPr>
          <w:p w14:paraId="1519E062" w14:textId="77777777" w:rsidR="0010299E" w:rsidRDefault="0010299E" w:rsidP="001B4255">
            <w:pPr>
              <w:spacing w:line="240" w:lineRule="auto"/>
              <w:jc w:val="left"/>
            </w:pPr>
            <w:r>
              <w:t>Swaps Dealers and Major Swaps Participants</w:t>
            </w:r>
          </w:p>
        </w:tc>
        <w:tc>
          <w:tcPr>
            <w:tcW w:w="0" w:type="auto"/>
          </w:tcPr>
          <w:p w14:paraId="1CC1D0A4"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526DF087"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5EB159C9"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w:t>
            </w:r>
            <w:proofErr w:type="gramStart"/>
            <w:r>
              <w:t>banks</w:t>
            </w:r>
            <w:proofErr w:type="gramEnd"/>
          </w:p>
          <w:p w14:paraId="54CE5FB1"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72700E" w14:paraId="503376B6"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AC52145" w14:textId="0B26CA68" w:rsidR="0072700E" w:rsidRDefault="0072700E" w:rsidP="0010299E">
            <w:pPr>
              <w:spacing w:line="240" w:lineRule="auto"/>
              <w:jc w:val="left"/>
            </w:pPr>
            <w:r>
              <w:t>Data</w:t>
            </w:r>
            <w:r w:rsidR="009A69FA">
              <w:t xml:space="preserve"> Requirements</w:t>
            </w:r>
          </w:p>
        </w:tc>
        <w:tc>
          <w:tcPr>
            <w:tcW w:w="0" w:type="auto"/>
          </w:tcPr>
          <w:p w14:paraId="73448B7D" w14:textId="5BAD1CEA" w:rsidR="0072700E" w:rsidRDefault="0075597E"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Establishment of </w:t>
            </w:r>
            <w:r w:rsidR="006C0D52">
              <w:t>Swap Data Repositories</w:t>
            </w:r>
            <w:r w:rsidR="000B5142">
              <w:t xml:space="preserve"> (SDR)</w:t>
            </w:r>
          </w:p>
          <w:p w14:paraId="363CFD3A" w14:textId="542FC6D1" w:rsidR="006C0D52" w:rsidRDefault="006C0D52"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Data </w:t>
            </w:r>
            <w:r w:rsidR="00F6394F">
              <w:t>r</w:t>
            </w:r>
            <w:r>
              <w:t xml:space="preserve">ecordkeeping and </w:t>
            </w:r>
            <w:r w:rsidR="00F6394F">
              <w:t>r</w:t>
            </w:r>
            <w:r>
              <w:t xml:space="preserve">eporting </w:t>
            </w:r>
            <w:r w:rsidR="00F6394F">
              <w:t>r</w:t>
            </w:r>
            <w:r>
              <w:t>equirements</w:t>
            </w:r>
          </w:p>
          <w:p w14:paraId="2D37A9FF" w14:textId="77777777" w:rsidR="006C0D52"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579A2969" w14:textId="4C286EFF" w:rsidR="002B63F1"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72700E" w14:paraId="10F9A6F8"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615E0E97" w14:textId="041A8B6E" w:rsidR="0072700E" w:rsidRDefault="0072700E" w:rsidP="0010299E">
            <w:pPr>
              <w:spacing w:line="240" w:lineRule="auto"/>
              <w:jc w:val="left"/>
            </w:pPr>
            <w:r>
              <w:t>Clearing</w:t>
            </w:r>
            <w:r w:rsidR="009A69FA">
              <w:t xml:space="preserve"> Requirements</w:t>
            </w:r>
          </w:p>
        </w:tc>
        <w:tc>
          <w:tcPr>
            <w:tcW w:w="0" w:type="auto"/>
          </w:tcPr>
          <w:p w14:paraId="4964965C" w14:textId="0D947119" w:rsidR="0072700E" w:rsidRDefault="007E3CB7"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w:t>
            </w:r>
            <w:r w:rsidR="00F6394F">
              <w:t xml:space="preserve"> (DCO/CCP)</w:t>
            </w:r>
          </w:p>
          <w:p w14:paraId="2B26E12A" w14:textId="73882585" w:rsidR="007E3CB7" w:rsidRDefault="00A8236C"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Clearing </w:t>
            </w:r>
            <w:r w:rsidR="00F6394F">
              <w:t>r</w:t>
            </w:r>
            <w:r>
              <w:t>equirement</w:t>
            </w:r>
            <w:r w:rsidR="000B5142">
              <w:t xml:space="preserve"> for most common swaps</w:t>
            </w:r>
          </w:p>
          <w:p w14:paraId="706294F6" w14:textId="0C635052" w:rsidR="00A8236C" w:rsidRDefault="004F0BE2"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rgining</w:t>
            </w:r>
            <w:r w:rsidR="00A8236C">
              <w:t xml:space="preserve"> </w:t>
            </w:r>
            <w:r w:rsidR="000B5142">
              <w:t>r</w:t>
            </w:r>
            <w:r w:rsidR="00A8236C">
              <w:t>equirement</w:t>
            </w:r>
            <w:r w:rsidR="000B5142">
              <w:t>s for uncleared swaps</w:t>
            </w:r>
          </w:p>
        </w:tc>
      </w:tr>
      <w:tr w:rsidR="0072700E" w14:paraId="105A6BF2"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4872679" w14:textId="45F2386F" w:rsidR="0072700E" w:rsidRDefault="0072700E" w:rsidP="0010299E">
            <w:pPr>
              <w:spacing w:line="240" w:lineRule="auto"/>
              <w:jc w:val="left"/>
            </w:pPr>
            <w:r>
              <w:t>Trading</w:t>
            </w:r>
            <w:r w:rsidR="009A69FA">
              <w:t xml:space="preserve"> Requirements</w:t>
            </w:r>
          </w:p>
        </w:tc>
        <w:tc>
          <w:tcPr>
            <w:tcW w:w="0" w:type="auto"/>
          </w:tcPr>
          <w:p w14:paraId="1E12FD34" w14:textId="4800AE27" w:rsidR="0072700E" w:rsidRDefault="00EB7DDA"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w:t>
            </w:r>
            <w:r w:rsidR="00C2255E">
              <w:t xml:space="preserve"> (SEF)</w:t>
            </w:r>
          </w:p>
          <w:p w14:paraId="5FDBDA81" w14:textId="577BE18A" w:rsidR="00DF6C13" w:rsidRDefault="00DF6C13"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9541B">
              <w:t>/requirement</w:t>
            </w:r>
          </w:p>
        </w:tc>
      </w:tr>
      <w:tr w:rsidR="0072700E" w14:paraId="0231A133"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09C6BEE0" w14:textId="72112A82" w:rsidR="0072700E" w:rsidRDefault="002C726E" w:rsidP="0010299E">
            <w:pPr>
              <w:spacing w:line="240" w:lineRule="auto"/>
              <w:jc w:val="left"/>
            </w:pPr>
            <w:r>
              <w:t>Position Limits</w:t>
            </w:r>
          </w:p>
        </w:tc>
        <w:tc>
          <w:tcPr>
            <w:tcW w:w="0" w:type="auto"/>
          </w:tcPr>
          <w:p w14:paraId="28954981" w14:textId="0C0ED67E"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72700E" w14:paraId="1445130A"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4501D202" w14:textId="5BA08F03" w:rsidR="0072700E" w:rsidRDefault="002C726E" w:rsidP="0010299E">
            <w:pPr>
              <w:spacing w:line="240" w:lineRule="auto"/>
              <w:jc w:val="left"/>
            </w:pPr>
            <w:r>
              <w:t>Enforcement</w:t>
            </w:r>
          </w:p>
        </w:tc>
        <w:tc>
          <w:tcPr>
            <w:tcW w:w="0" w:type="auto"/>
          </w:tcPr>
          <w:p w14:paraId="6C389A93" w14:textId="77777777"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2B974458" w14:textId="77777777" w:rsidR="00E5597A"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71E25E35" w14:textId="3E767F2C" w:rsidR="00E5597A" w:rsidRDefault="00BC008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72700E" w14:paraId="57A2198F"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133AE573" w14:textId="5345EB9B" w:rsidR="0072700E" w:rsidRDefault="0063608A" w:rsidP="0010299E">
            <w:pPr>
              <w:spacing w:line="240" w:lineRule="auto"/>
              <w:jc w:val="left"/>
            </w:pPr>
            <w:r>
              <w:t>Other</w:t>
            </w:r>
          </w:p>
        </w:tc>
        <w:tc>
          <w:tcPr>
            <w:tcW w:w="0" w:type="auto"/>
          </w:tcPr>
          <w:p w14:paraId="5DAF0B9E" w14:textId="77777777" w:rsidR="0072700E"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DCEDC9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06A5145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0B2A446E"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55812CD7" w14:textId="61F165F1" w:rsidR="000939CA" w:rsidRDefault="0040630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59E87DAC" w14:textId="64D69862" w:rsidR="00482903" w:rsidRDefault="00482903" w:rsidP="00031822">
      <w:pPr>
        <w:ind w:firstLine="720"/>
      </w:pPr>
    </w:p>
    <w:p w14:paraId="13D9D68C" w14:textId="7806B61D" w:rsidR="000816B7" w:rsidRPr="00EA1749" w:rsidRDefault="000816B7" w:rsidP="00031822">
      <w:pPr>
        <w:pStyle w:val="Heading3"/>
      </w:pPr>
      <w:r w:rsidRPr="00EA1749">
        <w:t>International Context</w:t>
      </w:r>
    </w:p>
    <w:p w14:paraId="7503937D" w14:textId="6D9CF4B1"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ith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CF1F18">
        <w:t xml:space="preserve">Table </w:t>
      </w:r>
      <w:r w:rsidR="00CF1F18">
        <w:rPr>
          <w:noProof/>
        </w:rPr>
        <w:t>2</w:t>
      </w:r>
      <w:r w:rsidR="00CF1F18">
        <w:fldChar w:fldCharType="end"/>
      </w:r>
      <w:r w:rsidR="00821AC5" w:rsidRPr="00821AC5">
        <w:t xml:space="preserve"> summarizes the international context:</w:t>
      </w:r>
    </w:p>
    <w:p w14:paraId="2C2EEC2E" w14:textId="424910BC" w:rsidR="000C5086" w:rsidRDefault="000C5086" w:rsidP="00031822">
      <w:pPr>
        <w:pStyle w:val="Caption"/>
        <w:keepNext/>
      </w:pPr>
      <w:bookmarkStart w:id="2" w:name="_Ref149505461"/>
      <w:r>
        <w:lastRenderedPageBreak/>
        <w:t xml:space="preserve">Table </w:t>
      </w:r>
      <w:r>
        <w:fldChar w:fldCharType="begin"/>
      </w:r>
      <w:r>
        <w:instrText xml:space="preserve"> SEQ Table \* ARABIC </w:instrText>
      </w:r>
      <w:r>
        <w:fldChar w:fldCharType="separate"/>
      </w:r>
      <w:r w:rsidR="004050F2">
        <w:rPr>
          <w:noProof/>
        </w:rPr>
        <w:t>2</w:t>
      </w:r>
      <w:r>
        <w:rPr>
          <w:noProof/>
        </w:rPr>
        <w:fldChar w:fldCharType="end"/>
      </w:r>
      <w:bookmarkEnd w:id="2"/>
      <w:r>
        <w:rPr>
          <w:noProof/>
        </w:rPr>
        <w:t xml:space="preserve"> 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577089" w14:paraId="41FDA192" w14:textId="77777777" w:rsidTr="000F0F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423C9901" w14:textId="067416B5" w:rsidR="00577089" w:rsidRDefault="000F0F21" w:rsidP="0010299E">
            <w:pPr>
              <w:spacing w:line="240" w:lineRule="auto"/>
              <w:jc w:val="left"/>
            </w:pPr>
            <w:r>
              <w:t>Jurisdiction</w:t>
            </w:r>
          </w:p>
        </w:tc>
        <w:tc>
          <w:tcPr>
            <w:tcW w:w="3629" w:type="pct"/>
          </w:tcPr>
          <w:p w14:paraId="29C692E2" w14:textId="438BE187" w:rsidR="00577089" w:rsidRDefault="000F0F21" w:rsidP="0010299E">
            <w:pPr>
              <w:spacing w:line="240" w:lineRule="auto"/>
              <w:jc w:val="left"/>
              <w:cnfStyle w:val="100000000000" w:firstRow="1" w:lastRow="0" w:firstColumn="0" w:lastColumn="0" w:oddVBand="0" w:evenVBand="0" w:oddHBand="0" w:evenHBand="0" w:firstRowFirstColumn="0" w:firstRowLastColumn="0" w:lastRowFirstColumn="0" w:lastRowLastColumn="0"/>
            </w:pPr>
            <w:r>
              <w:t xml:space="preserve">Relevant </w:t>
            </w:r>
            <w:r w:rsidR="0010299E">
              <w:t xml:space="preserve">Laws and </w:t>
            </w:r>
            <w:r>
              <w:t>Regulations</w:t>
            </w:r>
          </w:p>
        </w:tc>
      </w:tr>
      <w:tr w:rsidR="00577089" w14:paraId="7481F5B6"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A2C4418" w14:textId="37985659" w:rsidR="00577089" w:rsidRDefault="00577089" w:rsidP="0010299E">
            <w:pPr>
              <w:spacing w:line="240" w:lineRule="auto"/>
              <w:jc w:val="left"/>
            </w:pPr>
            <w:r>
              <w:t>North America</w:t>
            </w:r>
          </w:p>
        </w:tc>
        <w:tc>
          <w:tcPr>
            <w:tcW w:w="3629" w:type="pct"/>
          </w:tcPr>
          <w:p w14:paraId="4F3D0F54" w14:textId="267C561C"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DFA</w:t>
            </w:r>
            <w:r w:rsidR="003F1AD8">
              <w:t xml:space="preserve"> </w:t>
            </w:r>
            <w:r>
              <w:t xml:space="preserve">(2010) </w:t>
            </w:r>
            <w:r w:rsidR="003F1AD8">
              <w:t>and CFTC and SEC rulemaking</w:t>
            </w:r>
            <w:r w:rsidR="003314C1">
              <w:t xml:space="preserve"> requires mandatory</w:t>
            </w:r>
            <w:r w:rsidR="008C6CD4">
              <w:t xml:space="preserve"> clearing of IR swaps contracts </w:t>
            </w:r>
            <w:r>
              <w:t xml:space="preserve">denominated in USD, GBP, EUR and JPY LIBOR </w:t>
            </w:r>
            <w:r w:rsidR="008C6CD4">
              <w:t>by September 2013</w:t>
            </w:r>
            <w:r>
              <w:t>.</w:t>
            </w:r>
          </w:p>
        </w:tc>
      </w:tr>
      <w:tr w:rsidR="00577089" w14:paraId="666265ED"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8BC2C0C" w14:textId="21393C64" w:rsidR="00577089" w:rsidRDefault="00577089" w:rsidP="0010299E">
            <w:pPr>
              <w:spacing w:line="240" w:lineRule="auto"/>
              <w:jc w:val="left"/>
            </w:pPr>
            <w:r>
              <w:t>Europe</w:t>
            </w:r>
          </w:p>
        </w:tc>
        <w:tc>
          <w:tcPr>
            <w:tcW w:w="3629" w:type="pct"/>
          </w:tcPr>
          <w:p w14:paraId="69EDAE43" w14:textId="2929F1F3" w:rsidR="00577089" w:rsidRDefault="00622956"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EMI</w:t>
            </w:r>
            <w:r w:rsidR="0010299E">
              <w:t>R</w:t>
            </w:r>
            <w:r>
              <w:t xml:space="preserve"> passed in 2012</w:t>
            </w:r>
            <w:r w:rsidR="0010299E">
              <w:t xml:space="preserve"> requiring clearing of IR swaps contracts.</w:t>
            </w:r>
            <w:r w:rsidR="00781E75">
              <w:t xml:space="preserve">  Regulations come into effect in March 2013.</w:t>
            </w:r>
          </w:p>
          <w:p w14:paraId="25F2959D" w14:textId="6CAFA258" w:rsidR="00C519BF" w:rsidRDefault="00781E75"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tc>
      </w:tr>
      <w:tr w:rsidR="00577089" w14:paraId="08FFE959"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67ED1049" w14:textId="1378D890" w:rsidR="00577089" w:rsidRDefault="00577089" w:rsidP="0010299E">
            <w:pPr>
              <w:spacing w:line="240" w:lineRule="auto"/>
              <w:jc w:val="left"/>
            </w:pPr>
            <w:r>
              <w:t>Asia</w:t>
            </w:r>
          </w:p>
        </w:tc>
        <w:tc>
          <w:tcPr>
            <w:tcW w:w="3629" w:type="pct"/>
          </w:tcPr>
          <w:p w14:paraId="663D319C" w14:textId="684126DA"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FSA </w:t>
            </w:r>
            <w:r w:rsidR="001655FC">
              <w:t>requires yen denominated IR swaps referencing LIBOR to be cleared by end of 2012.</w:t>
            </w:r>
          </w:p>
          <w:p w14:paraId="431C6759" w14:textId="602ED0DF" w:rsidR="001655FC" w:rsidRDefault="000A7150"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Hong Kong Monetary Authority </w:t>
            </w:r>
            <w:r w:rsidR="0010299E">
              <w:t xml:space="preserve">(HKMA) </w:t>
            </w:r>
            <w:r>
              <w:t xml:space="preserve">and the </w:t>
            </w:r>
            <w:r w:rsidR="0010299E">
              <w:t xml:space="preserve">SFC </w:t>
            </w:r>
            <w:r>
              <w:t xml:space="preserve">release consultation paper </w:t>
            </w:r>
            <w:r w:rsidR="00896370">
              <w:t xml:space="preserve">in 2011 </w:t>
            </w:r>
            <w:r>
              <w:t xml:space="preserve">on clearing of certain </w:t>
            </w:r>
            <w:r w:rsidR="00502B0A">
              <w:t>IR swaps denominated in Asian currencie</w:t>
            </w:r>
            <w:r w:rsidR="00896370">
              <w:t>s</w:t>
            </w:r>
            <w:r w:rsidR="00914E91">
              <w:t>.</w:t>
            </w:r>
          </w:p>
          <w:p w14:paraId="0C969C89" w14:textId="0201350B" w:rsidR="00502B0A" w:rsidRDefault="00502B0A"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AS</w:t>
            </w:r>
            <w:r w:rsidR="00781E75">
              <w:t xml:space="preserve"> </w:t>
            </w:r>
            <w:r w:rsidR="009B3B11">
              <w:t xml:space="preserve">releases consultation paper </w:t>
            </w:r>
            <w:r w:rsidR="00896370">
              <w:t xml:space="preserve">in 2011 </w:t>
            </w:r>
            <w:r w:rsidR="00914E91">
              <w:t xml:space="preserve">on </w:t>
            </w:r>
            <w:r w:rsidR="00896370">
              <w:t xml:space="preserve">plans for </w:t>
            </w:r>
            <w:r w:rsidR="00914E91">
              <w:t xml:space="preserve">clearing of certain Singapore Dollar </w:t>
            </w:r>
            <w:r w:rsidR="00896370">
              <w:t xml:space="preserve">denominated </w:t>
            </w:r>
            <w:r w:rsidR="00914E91">
              <w:t>IR swaps</w:t>
            </w:r>
            <w:r w:rsidR="00896370">
              <w:t>.</w:t>
            </w:r>
          </w:p>
        </w:tc>
      </w:tr>
      <w:tr w:rsidR="00577089" w14:paraId="591BBD82"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5CA7A9F0" w14:textId="3BE582AE" w:rsidR="00577089" w:rsidRDefault="00F71C54" w:rsidP="0010299E">
            <w:pPr>
              <w:spacing w:line="240" w:lineRule="auto"/>
              <w:jc w:val="left"/>
            </w:pPr>
            <w:r>
              <w:t>Australia</w:t>
            </w:r>
          </w:p>
        </w:tc>
        <w:tc>
          <w:tcPr>
            <w:tcW w:w="3629" w:type="pct"/>
          </w:tcPr>
          <w:p w14:paraId="272F3547" w14:textId="78E38DAF" w:rsidR="00577089" w:rsidRDefault="00BD12A4" w:rsidP="0010299E">
            <w:pPr>
              <w:pStyle w:val="ListParagraph"/>
              <w:numPr>
                <w:ilvl w:val="0"/>
                <w:numId w:val="10"/>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w:t>
            </w:r>
            <w:r w:rsidR="0010299E">
              <w:t xml:space="preserve">(CFR) </w:t>
            </w:r>
            <w:r w:rsidR="00A21F7B">
              <w:t>pass legislation requiring mandatory clearing of A</w:t>
            </w:r>
            <w:r w:rsidR="003F2A46">
              <w:t xml:space="preserve">ustralian </w:t>
            </w:r>
            <w:r w:rsidR="0010299E">
              <w:t>d</w:t>
            </w:r>
            <w:r w:rsidR="003F2A46">
              <w:t>ollar denominated IR swaps by end of 2012.</w:t>
            </w:r>
          </w:p>
        </w:tc>
      </w:tr>
    </w:tbl>
    <w:p w14:paraId="5F5254AB" w14:textId="77777777" w:rsidR="00781E75" w:rsidRDefault="00781E75" w:rsidP="00031822">
      <w:pPr>
        <w:ind w:firstLine="720"/>
      </w:pPr>
    </w:p>
    <w:p w14:paraId="7BA77A84" w14:textId="77777777" w:rsidR="00781E75" w:rsidRPr="000816B7" w:rsidRDefault="00781E75" w:rsidP="00031822">
      <w:pPr>
        <w:ind w:firstLine="720"/>
      </w:pPr>
    </w:p>
    <w:p w14:paraId="5850AA5C" w14:textId="634DC182" w:rsidR="00B13BAB" w:rsidRDefault="00B13BAB" w:rsidP="009C0453">
      <w:pPr>
        <w:pStyle w:val="Heading1"/>
        <w:numPr>
          <w:ilvl w:val="0"/>
          <w:numId w:val="33"/>
        </w:numPr>
      </w:pPr>
      <w:bookmarkStart w:id="3" w:name="_Ref157719057"/>
      <w:r w:rsidRPr="0027378C">
        <w:t>Theory</w:t>
      </w:r>
      <w:bookmarkEnd w:id="3"/>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4" w:name="_Ref154527935"/>
      <w:r>
        <w:t>W</w:t>
      </w:r>
      <w:r w:rsidR="0027378C">
        <w:t>ithout credit risks</w:t>
      </w:r>
      <w:bookmarkEnd w:id="4"/>
    </w:p>
    <w:p w14:paraId="39E91FC0" w14:textId="77777777"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w:lastRenderedPageBreak/>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77777777" w:rsidR="0027378C" w:rsidRDefault="0027378C" w:rsidP="00031822">
      <w:pPr>
        <w:rPr>
          <w:rFonts w:eastAsiaTheme="minorEastAsia"/>
        </w:rPr>
      </w:pPr>
      <w:r>
        <w:t>The net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734B52CB" w:rsidR="0034098A" w:rsidRDefault="0027378C" w:rsidP="002F4ED0">
      <w:r>
        <w:t xml:space="preserve">Floating rate payments are unknown in advance but are usually determined by a relevant yield curve. For instance, if the floating leg payment is based on </w:t>
      </w:r>
      <w:r w:rsidR="0010299E">
        <w:t xml:space="preserve">USD </w:t>
      </w:r>
      <w:r>
        <w:t xml:space="preserve">LIBOR, the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is zero. This is achieved by determining the present value of the floating leg using the assumed payments,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E4A6229" w14:textId="77777777" w:rsidR="0027378C" w:rsidRDefault="0027378C" w:rsidP="00031822">
      <w:r>
        <w:t>The interest rate swap market is dominated by a handful of substantial swap dealers (SDs) and Major Swap Participants (MSPs) rather than many atomistic market participants. These SDs and MSPs offer buy and sell quotes for swaps, potentially finding other participants to balance their swap exposures. Figure 1 depicts a hypothetical network model of such a market.</w:t>
      </w:r>
      <w:r w:rsidRPr="008719B6">
        <w:rPr>
          <w:noProof/>
        </w:rPr>
        <w:drawing>
          <wp:inline distT="0" distB="0" distL="0" distR="0" wp14:anchorId="1311FECF" wp14:editId="2E616550">
            <wp:extent cx="4169434" cy="1655301"/>
            <wp:effectExtent l="0" t="0" r="0" b="0"/>
            <wp:docPr id="94625259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252592" name="Picture 1" descr="Diagram&#10;&#10;Description automatically generated"/>
                    <pic:cNvPicPr/>
                  </pic:nvPicPr>
                  <pic:blipFill>
                    <a:blip r:embed="rId8"/>
                    <a:stretch>
                      <a:fillRect/>
                    </a:stretch>
                  </pic:blipFill>
                  <pic:spPr>
                    <a:xfrm>
                      <a:off x="0" y="0"/>
                      <a:ext cx="4209672" cy="1671276"/>
                    </a:xfrm>
                    <a:prstGeom prst="rect">
                      <a:avLst/>
                    </a:prstGeom>
                  </pic:spPr>
                </pic:pic>
              </a:graphicData>
            </a:graphic>
          </wp:inline>
        </w:drawing>
      </w:r>
    </w:p>
    <w:p w14:paraId="66A49EA7" w14:textId="00CCB97A"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w:t>
      </w:r>
      <w:r w:rsidR="0027378C">
        <w:lastRenderedPageBreak/>
        <w:t xml:space="preserve">markets </w:t>
      </w:r>
      <w:r w:rsidR="00143C59">
        <w:t xml:space="preserve">trading </w:t>
      </w:r>
      <w:r>
        <w:t xml:space="preserve">(not shown) </w:t>
      </w:r>
      <w:r w:rsidR="0027378C">
        <w:t>for cash flow or risk management</w:t>
      </w:r>
      <w:r>
        <w:t xml:space="preserve"> purposes.</w:t>
      </w:r>
      <w:r w:rsidR="0027378C">
        <w:t xml:space="preserve"> </w:t>
      </w:r>
      <w:r>
        <w:t xml:space="preserve"> C</w:t>
      </w:r>
      <w:r w:rsidR="0027378C">
        <w:t xml:space="preserve">ustomers might 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68AC16EF" w14:textId="77777777" w:rsidR="00AB7061" w:rsidRDefault="0027378C" w:rsidP="00031822">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p>
    <w:p w14:paraId="54674BC0" w14:textId="2E64B623" w:rsidR="0027378C" w:rsidRDefault="0027378C" w:rsidP="00031822">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5AC8A803"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f a</w:t>
      </w:r>
      <w:r w:rsidR="0027378C">
        <w:t xml:space="preserve"> counterparty </w:t>
      </w:r>
      <w:r>
        <w:t>defaults,</w:t>
      </w:r>
      <w:r w:rsidR="00AB7061">
        <w:t xml:space="preserve"> </w:t>
      </w:r>
      <w:r w:rsidR="00876F18">
        <w:t>this means that the party also does not have to make its obligated payments, which would increase the value of the contact, called a Debit Value Adjustment [DBA]).</w:t>
      </w:r>
    </w:p>
    <w:p w14:paraId="474B1A55" w14:textId="77777777" w:rsidR="0027378C" w:rsidRDefault="0027378C" w:rsidP="0034098A">
      <w:pPr>
        <w:pStyle w:val="Heading3"/>
      </w:pPr>
      <w:r>
        <w:t>Central Clearing</w:t>
      </w:r>
    </w:p>
    <w:p w14:paraId="6FC9356A" w14:textId="09C4EDD2"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Figure 2 visualizes a hypothetical market structure with mandated central clearing.</w:t>
      </w:r>
    </w:p>
    <w:p w14:paraId="273E10AA" w14:textId="39620866" w:rsidR="0027378C" w:rsidRDefault="0027378C" w:rsidP="00031822">
      <w:pPr>
        <w:jc w:val="center"/>
      </w:pPr>
      <w:r w:rsidRPr="00E50868">
        <w:rPr>
          <w:noProof/>
        </w:rPr>
        <w:lastRenderedPageBreak/>
        <w:drawing>
          <wp:inline distT="0" distB="0" distL="0" distR="0" wp14:anchorId="3E745CB0" wp14:editId="1F4C9F25">
            <wp:extent cx="5193102" cy="2286407"/>
            <wp:effectExtent l="0" t="0" r="1270" b="0"/>
            <wp:docPr id="2038126610" name="Picture 1"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26610" name="Picture 1" descr="Diagram, text, letter&#10;&#10;Description automatically generated"/>
                    <pic:cNvPicPr/>
                  </pic:nvPicPr>
                  <pic:blipFill>
                    <a:blip r:embed="rId9"/>
                    <a:stretch>
                      <a:fillRect/>
                    </a:stretch>
                  </pic:blipFill>
                  <pic:spPr>
                    <a:xfrm>
                      <a:off x="0" y="0"/>
                      <a:ext cx="5282130" cy="2325604"/>
                    </a:xfrm>
                    <a:prstGeom prst="rect">
                      <a:avLst/>
                    </a:prstGeom>
                  </pic:spPr>
                </pic:pic>
              </a:graphicData>
            </a:graphic>
          </wp:inline>
        </w:drawing>
      </w:r>
    </w:p>
    <w:p w14:paraId="075F445A" w14:textId="6C42BE0B" w:rsidR="00AA5AFB" w:rsidRDefault="00AA5AFB" w:rsidP="00AA5AFB">
      <w:r>
        <w:t xml:space="preserve">If </w:t>
      </w:r>
      <w:r w:rsidR="0034098A">
        <w:t>clearinghouses can</w:t>
      </w:r>
      <w:r>
        <w:t xml:space="preserve"> </w:t>
      </w:r>
      <w:r w:rsidR="0034098A">
        <w:t>reduce or eliminate counterparty risk, swaps values should be closer to the risk-free case rather than the case with counterparty risk.  E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454EFC3A" w:rsidR="004F43A3" w:rsidRDefault="004F43A3" w:rsidP="00031822">
      <w:r>
        <w:t xml:space="preserve">I adapt the model from </w:t>
      </w:r>
      <w:proofErr w:type="spellStart"/>
      <w:r>
        <w:t>Biais</w:t>
      </w:r>
      <w:proofErr w:type="spellEnd"/>
      <w:r>
        <w:t xml:space="preserve"> (1993)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7BB3AFB" w:rsidR="004F43A3" w:rsidRDefault="004F43A3" w:rsidP="00031822">
      <w:pPr>
        <w:rPr>
          <w:rFonts w:eastAsiaTheme="minorEastAsia"/>
        </w:rPr>
      </w:pPr>
      <w:r>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w:t>
      </w:r>
      <w:r>
        <w:rPr>
          <w:rFonts w:eastAsiaTheme="minorEastAsia"/>
        </w:rPr>
        <w:lastRenderedPageBreak/>
        <w:t xml:space="preserve">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0085EDFD"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4546F3ED"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25F6AD85"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4EC83E9B"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531BB510"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218A799"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0B1B5422" w:rsidR="004F43A3" w:rsidRDefault="005C11C0" w:rsidP="00031822">
      <w:pPr>
        <w:rPr>
          <w:rFonts w:eastAsiaTheme="minorEastAsia"/>
        </w:rPr>
      </w:pPr>
      <w:r>
        <w:rPr>
          <w:rFonts w:eastAsiaTheme="minorEastAsia"/>
        </w:rPr>
        <w:lastRenderedPageBreak/>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xml:space="preserve">, and the bid ask quotes </w:t>
      </w:r>
      <w:proofErr w:type="gramStart"/>
      <w:r>
        <w:t>become</w:t>
      </w:r>
      <w:proofErr w:type="gramEnd"/>
      <w:r>
        <w:t xml:space="preserve"> the reservation quotes.</w:t>
      </w:r>
    </w:p>
    <w:p w14:paraId="5C9C588C" w14:textId="3B5E30D9" w:rsidR="004F43A3" w:rsidRPr="00143C59" w:rsidRDefault="00234D83" w:rsidP="00031822">
      <w:pPr>
        <w:pStyle w:val="Heading3"/>
      </w:pPr>
      <w:r>
        <w:t>W</w:t>
      </w:r>
      <w:r w:rsidR="00834DE5">
        <w:t xml:space="preserve">ith </w:t>
      </w:r>
      <w:r w:rsidR="004F43A3" w:rsidRPr="00143C59">
        <w:t>counterparty risk</w:t>
      </w:r>
    </w:p>
    <w:p w14:paraId="74FDE32D" w14:textId="77777777"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514BB9A0"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7777777"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w:lastRenderedPageBreak/>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5" w:name="_Ref157719088"/>
      <w:r>
        <w:t>Identification Strategy</w:t>
      </w:r>
      <w:bookmarkEnd w:id="5"/>
    </w:p>
    <w:p w14:paraId="0FBD61B0" w14:textId="129E3EB6" w:rsidR="00CD17A1" w:rsidRPr="00CD17A1" w:rsidRDefault="00CD17A1" w:rsidP="00AB12F9">
      <w:pPr>
        <w:pStyle w:val="Heading2"/>
      </w:pPr>
      <w:r>
        <w:t>Pricing</w:t>
      </w:r>
    </w:p>
    <w:p w14:paraId="23FD4740" w14:textId="364FD215" w:rsidR="00EF140B" w:rsidRDefault="00EF140B" w:rsidP="00031822">
      <w:r>
        <w:t xml:space="preserve">I investigate the impact of the central clearing mandate on the interest rate swap prices by comparing the premium (the difference between the </w:t>
      </w:r>
      <w:r w:rsidR="008335A2">
        <w:t xml:space="preserve">counterparty riskless rate described in </w:t>
      </w:r>
      <w:r w:rsidR="008335A2">
        <w:fldChar w:fldCharType="begin"/>
      </w:r>
      <w:r w:rsidR="008335A2">
        <w:instrText xml:space="preserve"> REF _Ref154527935 \r \h </w:instrText>
      </w:r>
      <w:r w:rsidR="008335A2">
        <w:fldChar w:fldCharType="separate"/>
      </w:r>
      <w:r w:rsidR="008335A2">
        <w:t>3.1.1</w:t>
      </w:r>
      <w:r w:rsidR="008335A2">
        <w:fldChar w:fldCharType="end"/>
      </w:r>
      <w:r w:rsidR="008335A2">
        <w:t xml:space="preserve"> </w:t>
      </w:r>
      <w:r>
        <w:t xml:space="preserve">and the actual quoted fixed rate) on USD denominated swaps versus CAD denominated swaps before and after the mandate. To achieve this, </w:t>
      </w:r>
      <w:r w:rsidR="00625ECF">
        <w:t>I</w:t>
      </w:r>
      <w:r>
        <w:t xml:space="preserve"> employ a difference-in-differences (</w:t>
      </w:r>
      <w:proofErr w:type="spellStart"/>
      <w:r>
        <w:t>DiD</w:t>
      </w:r>
      <w:proofErr w:type="spellEnd"/>
      <w:r>
        <w:t xml:space="preserve">) identification strategy, which allows </w:t>
      </w:r>
      <w:r w:rsidR="00625ECF">
        <w:t>me</w:t>
      </w:r>
      <w:r>
        <w:t xml:space="preserve"> to isolate the causal effect of the mandate on the swap premiums by exploiting the variation in the timing of the policy implementation.</w:t>
      </w:r>
    </w:p>
    <w:p w14:paraId="6300DB0E" w14:textId="6A02CD92" w:rsidR="00EF140B" w:rsidRDefault="00625ECF" w:rsidP="008335A2">
      <w:r>
        <w:t xml:space="preserve">I </w:t>
      </w:r>
      <w:r w:rsidR="00EF140B">
        <w:t xml:space="preserve">begin by selecting a sample of interest rate swaps denominated in both USD and CAD with similar characteristics, such as contract maturity, </w:t>
      </w:r>
      <w:r w:rsidR="008335A2">
        <w:t xml:space="preserve">trade date and time, and notional value </w:t>
      </w:r>
      <w:r w:rsidR="00EF140B">
        <w:t xml:space="preserve">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w:t>
      </w:r>
      <w:proofErr w:type="spellStart"/>
      <w:r>
        <w:t>DiD</w:t>
      </w:r>
      <w:proofErr w:type="spellEnd"/>
      <w:r>
        <w:t xml:space="preserve">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48A28C1E" w14:textId="6909CB7B" w:rsidR="00EF140B" w:rsidRDefault="00EF140B" w:rsidP="00031822">
      <w:r>
        <w:lastRenderedPageBreak/>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groups, applying different sample selection criteria, and employing alternative econometric techniques, such as propensity score matching and synthetic control methods.</w:t>
      </w:r>
    </w:p>
    <w:p w14:paraId="05F862AB" w14:textId="75CDFCE9" w:rsidR="00CF1F18" w:rsidRDefault="00CF1F18" w:rsidP="00AB12F9">
      <w:pPr>
        <w:pStyle w:val="Heading2"/>
      </w:pPr>
      <w:r>
        <w:t>Liquidity</w:t>
      </w:r>
    </w:p>
    <w:p w14:paraId="2E09D527" w14:textId="239CD6BD" w:rsidR="00CF1F18" w:rsidRDefault="00CF1F18" w:rsidP="00031822">
      <w:r>
        <w:t>Identification of liquidity strategy goes here.</w:t>
      </w:r>
    </w:p>
    <w:p w14:paraId="6BB52863" w14:textId="760D00C0" w:rsidR="005A5A35" w:rsidRDefault="005A5A35" w:rsidP="00AB12F9">
      <w:pPr>
        <w:pStyle w:val="Heading2"/>
      </w:pPr>
      <w:r>
        <w:t>Volatility</w:t>
      </w:r>
    </w:p>
    <w:p w14:paraId="73A34C79" w14:textId="795C2EC2" w:rsidR="005A5A35" w:rsidRPr="005A5A35" w:rsidRDefault="005A5A35" w:rsidP="00031822">
      <w:r>
        <w:t>Identification strategy for price volatility goes here.</w:t>
      </w:r>
    </w:p>
    <w:p w14:paraId="517154C7" w14:textId="4EC87616" w:rsidR="00A96B98" w:rsidRDefault="00A96B98" w:rsidP="009C0453">
      <w:pPr>
        <w:pStyle w:val="Heading1"/>
        <w:numPr>
          <w:ilvl w:val="0"/>
          <w:numId w:val="33"/>
        </w:numPr>
      </w:pPr>
      <w:bookmarkStart w:id="6" w:name="_Ref157719326"/>
      <w:r>
        <w:t>Data</w:t>
      </w:r>
      <w:bookmarkEnd w:id="6"/>
    </w:p>
    <w:p w14:paraId="02FB73A2" w14:textId="31C3F567" w:rsidR="008A79F1" w:rsidRDefault="00935E65" w:rsidP="00031822">
      <w:r w:rsidRPr="00935E65">
        <w:t>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hile Phase 3 covered all remaining entities</w:t>
      </w:r>
      <w:r w:rsidR="00544B00">
        <w:t xml:space="preserve"> (</w:t>
      </w:r>
      <w:r w:rsidRPr="00935E65">
        <w:t>unless exempted</w:t>
      </w:r>
      <w:r w:rsidR="00544B00">
        <w:t>)</w:t>
      </w:r>
      <w:r w:rsidRPr="00935E65">
        <w:t>. The IR swaps covered by the mandate were the largest group by volume, denominated in USD, EUR, GBP, and JPY.</w:t>
      </w:r>
    </w:p>
    <w:p w14:paraId="038FAF33" w14:textId="60FC76D5" w:rsidR="008A79F1" w:rsidRPr="0004387C" w:rsidRDefault="0004387C" w:rsidP="00031822">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USD and CAD denominated swaps – the largest regulated and unregulated markets, respectively. To minimize the impact of interest rate policy and other macroeconomic variables, I analyze ten trading days before (Feb 25, 2013 – Mar 8, 2013</w:t>
      </w:r>
      <w:r w:rsidR="00D024F1">
        <w:t xml:space="preserve">, May 27, 2013 – June 7, </w:t>
      </w:r>
      <w:proofErr w:type="gramStart"/>
      <w:r w:rsidR="00D024F1">
        <w:t>2013</w:t>
      </w:r>
      <w:proofErr w:type="gramEnd"/>
      <w:r w:rsidR="00D024F1">
        <w:t xml:space="preserve"> and August 26, 2013 – September 6, 2013</w:t>
      </w:r>
      <w:r w:rsidR="005356E2" w:rsidRPr="0004387C">
        <w:t>) and after (Mar 11 – Mar 22, 2013</w:t>
      </w:r>
      <w:r w:rsidR="00D024F1">
        <w:t>, June 10, 2013 – June 21, 2013 and September 9, 2013 to September 20, 2013</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p>
    <w:p w14:paraId="3A40E47D" w14:textId="653F310C" w:rsidR="008A79F1" w:rsidRPr="0004387C"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w:t>
      </w:r>
      <w:r w:rsidRPr="0004387C">
        <w:lastRenderedPageBreak/>
        <w:t xml:space="preserve">the prevalent pricing method during the study period. For USD swaps, I obtain the USD semiannual fixed-floating rate curve for each trading day from Bloomberg. For CAD denominated swaps, I obtain the Canadian yield curve from the Bloomberg Terminal. I use the </w:t>
      </w:r>
      <w:proofErr w:type="spellStart"/>
      <w:r w:rsidRPr="0004387C">
        <w:t>QuantLib</w:t>
      </w:r>
      <w:proofErr w:type="spellEnd"/>
      <w:r w:rsidRPr="0004387C">
        <w:t>-python library to construct a piecewise linear forward curve.</w:t>
      </w:r>
    </w:p>
    <w:p w14:paraId="668A5947" w14:textId="47F24B96" w:rsidR="008A79F1" w:rsidRDefault="00FF211F" w:rsidP="00031822">
      <w:r w:rsidRPr="0004387C">
        <w:t xml:space="preserve">I acquire trading data from the </w:t>
      </w:r>
      <w:r w:rsidR="0004387C">
        <w:t>DTCC SDR</w:t>
      </w:r>
      <w:r w:rsidRPr="0004387C">
        <w:t xml:space="preserve">. The data elements 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 xml:space="preserve">swaps </w:t>
      </w:r>
      <w:r w:rsidR="0004387C">
        <w:t xml:space="preserve">such as those </w:t>
      </w:r>
      <w:r w:rsidRPr="0004387C">
        <w:t>that make a single payment at maturity (i.e., payment frequency is 1T</w:t>
      </w:r>
      <w:r w:rsidR="003B1DFC">
        <w:t>)</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CF1F18" w:rsidRPr="0004387C">
        <w:rPr>
          <w:color w:val="000000" w:themeColor="text1"/>
        </w:rPr>
        <w:t xml:space="preserve">Table </w:t>
      </w:r>
      <w:r w:rsidR="00CF1F18" w:rsidRPr="0004387C">
        <w:rPr>
          <w:noProof/>
          <w:color w:val="000000" w:themeColor="text1"/>
        </w:rPr>
        <w:t>3</w:t>
      </w:r>
      <w:r w:rsidR="00CF1F18">
        <w:fldChar w:fldCharType="end"/>
      </w:r>
      <w:r w:rsidR="00CF1F18">
        <w:t xml:space="preserve"> </w:t>
      </w:r>
      <w:r w:rsidRPr="0004387C">
        <w:t>shows the notional value and number of trades captured in my data.</w:t>
      </w:r>
    </w:p>
    <w:p w14:paraId="558F66C1" w14:textId="77777777" w:rsidR="008335A2" w:rsidRDefault="008335A2" w:rsidP="00031822"/>
    <w:p w14:paraId="512538F6" w14:textId="77777777" w:rsidR="008335A2" w:rsidRDefault="008335A2" w:rsidP="00031822"/>
    <w:p w14:paraId="2A90FFC1" w14:textId="77777777" w:rsidR="008335A2" w:rsidRDefault="008335A2" w:rsidP="00031822"/>
    <w:p w14:paraId="13786EB5" w14:textId="77777777" w:rsidR="008335A2" w:rsidRDefault="008335A2" w:rsidP="00031822"/>
    <w:p w14:paraId="1918BE11" w14:textId="77777777" w:rsidR="008335A2" w:rsidRDefault="008335A2" w:rsidP="00031822"/>
    <w:p w14:paraId="1C9EAEA7" w14:textId="77777777" w:rsidR="008335A2" w:rsidRDefault="008335A2" w:rsidP="00031822"/>
    <w:p w14:paraId="09B924F9" w14:textId="77777777" w:rsidR="008335A2" w:rsidRDefault="008335A2" w:rsidP="00031822"/>
    <w:p w14:paraId="483511C6" w14:textId="77777777" w:rsidR="008335A2" w:rsidRDefault="008335A2" w:rsidP="00031822"/>
    <w:p w14:paraId="7240383E" w14:textId="77777777" w:rsidR="008335A2" w:rsidRDefault="008335A2" w:rsidP="00031822"/>
    <w:p w14:paraId="3D9655CF" w14:textId="77777777" w:rsidR="008335A2" w:rsidRPr="0004387C" w:rsidRDefault="008335A2" w:rsidP="00031822"/>
    <w:p w14:paraId="648FED74" w14:textId="77B55771" w:rsidR="008A79F1" w:rsidRDefault="008A79F1" w:rsidP="00031822">
      <w:pPr>
        <w:pStyle w:val="Caption"/>
        <w:keepNext/>
        <w:jc w:val="center"/>
        <w:rPr>
          <w:noProof/>
          <w:color w:val="000000" w:themeColor="text1"/>
        </w:rPr>
      </w:pPr>
      <w:bookmarkStart w:id="7"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4050F2">
        <w:rPr>
          <w:noProof/>
          <w:color w:val="000000" w:themeColor="text1"/>
        </w:rPr>
        <w:t>3</w:t>
      </w:r>
      <w:r w:rsidRPr="0004387C">
        <w:rPr>
          <w:noProof/>
          <w:color w:val="000000" w:themeColor="text1"/>
        </w:rPr>
        <w:fldChar w:fldCharType="end"/>
      </w:r>
      <w:bookmarkEnd w:id="7"/>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5440877F" w14:textId="2C5C93CD" w:rsidR="0009785E" w:rsidRPr="0009785E" w:rsidRDefault="0009785E" w:rsidP="00031822">
      <w:pPr>
        <w:ind w:firstLine="0"/>
        <w:jc w:val="center"/>
      </w:pPr>
      <w:r>
        <w:t>(</w:t>
      </w:r>
      <w:r w:rsidR="008E38DA">
        <w:t>Pre-Phase</w:t>
      </w:r>
      <w:r>
        <w:t xml:space="preserve"> 1)</w:t>
      </w:r>
    </w:p>
    <w:tbl>
      <w:tblPr>
        <w:tblW w:w="0" w:type="auto"/>
        <w:tblLook w:val="04A0" w:firstRow="1" w:lastRow="0" w:firstColumn="1" w:lastColumn="0" w:noHBand="0" w:noVBand="1"/>
      </w:tblPr>
      <w:tblGrid>
        <w:gridCol w:w="1032"/>
        <w:gridCol w:w="2490"/>
        <w:gridCol w:w="1003"/>
        <w:gridCol w:w="1268"/>
        <w:gridCol w:w="1263"/>
        <w:gridCol w:w="1293"/>
        <w:gridCol w:w="1011"/>
      </w:tblGrid>
      <w:tr w:rsidR="00191C9A" w:rsidRPr="00191C9A" w14:paraId="146E6225" w14:textId="77777777" w:rsidTr="005A5A35">
        <w:trPr>
          <w:trHeight w:val="1020"/>
        </w:trPr>
        <w:tc>
          <w:tcPr>
            <w:tcW w:w="0" w:type="auto"/>
            <w:tcBorders>
              <w:bottom w:val="single" w:sz="4" w:space="0" w:color="auto"/>
            </w:tcBorders>
            <w:shd w:val="clear" w:color="auto" w:fill="auto"/>
            <w:vAlign w:val="center"/>
            <w:hideMark/>
          </w:tcPr>
          <w:p w14:paraId="30911CD1" w14:textId="77777777" w:rsidR="00191C9A" w:rsidRPr="00191C9A" w:rsidRDefault="00191C9A" w:rsidP="00031822">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4A0B473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2DB7887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74FABFED"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52A1D59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258CE53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29434302"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47037D" w:rsidRPr="00191C9A" w14:paraId="63128A9C" w14:textId="77777777" w:rsidTr="005A5A35">
        <w:trPr>
          <w:trHeight w:val="300"/>
        </w:trPr>
        <w:tc>
          <w:tcPr>
            <w:tcW w:w="0" w:type="auto"/>
            <w:tcBorders>
              <w:top w:val="single" w:sz="4" w:space="0" w:color="auto"/>
              <w:right w:val="single" w:sz="4" w:space="0" w:color="auto"/>
            </w:tcBorders>
            <w:shd w:val="clear" w:color="auto" w:fill="auto"/>
            <w:noWrap/>
            <w:vAlign w:val="bottom"/>
            <w:hideMark/>
          </w:tcPr>
          <w:p w14:paraId="69B7E4AE" w14:textId="77777777" w:rsidR="0047037D" w:rsidRPr="00191C9A" w:rsidRDefault="0047037D" w:rsidP="00031822">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4ECCCCBD" w14:textId="77777777" w:rsidR="0047037D" w:rsidRPr="005A5A35" w:rsidRDefault="0047037D"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21D74D39"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BBA4006" w14:textId="2FDB5A0B"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1337087D"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414D62E0"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D6FF72"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191C9A" w:rsidRPr="00191C9A" w14:paraId="6AB507EC" w14:textId="77777777" w:rsidTr="005A5A35">
        <w:trPr>
          <w:trHeight w:val="300"/>
        </w:trPr>
        <w:tc>
          <w:tcPr>
            <w:tcW w:w="0" w:type="auto"/>
            <w:tcBorders>
              <w:right w:val="single" w:sz="4" w:space="0" w:color="auto"/>
            </w:tcBorders>
            <w:shd w:val="clear" w:color="auto" w:fill="auto"/>
            <w:noWrap/>
            <w:vAlign w:val="bottom"/>
            <w:hideMark/>
          </w:tcPr>
          <w:p w14:paraId="595C667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8D42E1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0EF7EA3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7E00D2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9646EB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CF890D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56D9559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18A60D66" w14:textId="77777777" w:rsidTr="005A5A35">
        <w:trPr>
          <w:trHeight w:val="300"/>
        </w:trPr>
        <w:tc>
          <w:tcPr>
            <w:tcW w:w="0" w:type="auto"/>
            <w:tcBorders>
              <w:right w:val="single" w:sz="4" w:space="0" w:color="auto"/>
            </w:tcBorders>
            <w:shd w:val="clear" w:color="auto" w:fill="auto"/>
            <w:noWrap/>
            <w:vAlign w:val="bottom"/>
            <w:hideMark/>
          </w:tcPr>
          <w:p w14:paraId="3DFDDDE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F3783D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1FCAD36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31C3A7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CFC5F6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8E46F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1EA770F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E716057" w14:textId="77777777" w:rsidTr="005A5A35">
        <w:trPr>
          <w:trHeight w:val="300"/>
        </w:trPr>
        <w:tc>
          <w:tcPr>
            <w:tcW w:w="0" w:type="auto"/>
            <w:tcBorders>
              <w:right w:val="single" w:sz="4" w:space="0" w:color="auto"/>
            </w:tcBorders>
            <w:shd w:val="clear" w:color="auto" w:fill="auto"/>
            <w:noWrap/>
            <w:vAlign w:val="bottom"/>
            <w:hideMark/>
          </w:tcPr>
          <w:p w14:paraId="355CCF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48127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E7895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28DDC6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74D1B8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427030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57AB37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F95E858" w14:textId="77777777" w:rsidTr="005A5A35">
        <w:trPr>
          <w:trHeight w:val="300"/>
        </w:trPr>
        <w:tc>
          <w:tcPr>
            <w:tcW w:w="0" w:type="auto"/>
            <w:tcBorders>
              <w:right w:val="single" w:sz="4" w:space="0" w:color="auto"/>
            </w:tcBorders>
            <w:shd w:val="clear" w:color="auto" w:fill="auto"/>
            <w:noWrap/>
            <w:vAlign w:val="bottom"/>
            <w:hideMark/>
          </w:tcPr>
          <w:p w14:paraId="3E89C80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6CB16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781F66B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7B439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8030E5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4A6E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5A85F1B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1B5D501" w14:textId="77777777" w:rsidTr="005A5A35">
        <w:trPr>
          <w:trHeight w:val="300"/>
        </w:trPr>
        <w:tc>
          <w:tcPr>
            <w:tcW w:w="0" w:type="auto"/>
            <w:tcBorders>
              <w:right w:val="single" w:sz="4" w:space="0" w:color="auto"/>
            </w:tcBorders>
            <w:shd w:val="clear" w:color="auto" w:fill="auto"/>
            <w:noWrap/>
            <w:vAlign w:val="bottom"/>
            <w:hideMark/>
          </w:tcPr>
          <w:p w14:paraId="14FF580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E0D92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6F6F0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A6E8D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E36355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70A866E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077F824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0E827EDB" w14:textId="77777777" w:rsidTr="005A5A35">
        <w:trPr>
          <w:trHeight w:val="300"/>
        </w:trPr>
        <w:tc>
          <w:tcPr>
            <w:tcW w:w="0" w:type="auto"/>
            <w:tcBorders>
              <w:right w:val="single" w:sz="4" w:space="0" w:color="auto"/>
            </w:tcBorders>
            <w:shd w:val="clear" w:color="auto" w:fill="auto"/>
            <w:noWrap/>
            <w:vAlign w:val="bottom"/>
            <w:hideMark/>
          </w:tcPr>
          <w:p w14:paraId="77B960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C47A3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159131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7E1E10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26ACB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360223E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0B27BCC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8B8CA82" w14:textId="77777777" w:rsidTr="005A5A35">
        <w:trPr>
          <w:trHeight w:val="300"/>
        </w:trPr>
        <w:tc>
          <w:tcPr>
            <w:tcW w:w="0" w:type="auto"/>
            <w:tcBorders>
              <w:right w:val="single" w:sz="4" w:space="0" w:color="auto"/>
            </w:tcBorders>
            <w:shd w:val="clear" w:color="auto" w:fill="auto"/>
            <w:noWrap/>
            <w:vAlign w:val="bottom"/>
            <w:hideMark/>
          </w:tcPr>
          <w:p w14:paraId="3F49597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BFB30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6E92F0D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62E31E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53D8E5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258A592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478AF3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4944E51" w14:textId="77777777" w:rsidTr="005A5A35">
        <w:trPr>
          <w:trHeight w:val="300"/>
        </w:trPr>
        <w:tc>
          <w:tcPr>
            <w:tcW w:w="0" w:type="auto"/>
            <w:tcBorders>
              <w:right w:val="single" w:sz="4" w:space="0" w:color="auto"/>
            </w:tcBorders>
            <w:shd w:val="clear" w:color="auto" w:fill="auto"/>
            <w:noWrap/>
            <w:vAlign w:val="bottom"/>
            <w:hideMark/>
          </w:tcPr>
          <w:p w14:paraId="243DA3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BB3BAB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690F76DE"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15001E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5650FC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511ADC2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0E7C60A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42F824B" w14:textId="77777777" w:rsidTr="005A5A35">
        <w:trPr>
          <w:trHeight w:val="300"/>
        </w:trPr>
        <w:tc>
          <w:tcPr>
            <w:tcW w:w="0" w:type="auto"/>
            <w:tcBorders>
              <w:right w:val="single" w:sz="4" w:space="0" w:color="auto"/>
            </w:tcBorders>
            <w:shd w:val="clear" w:color="auto" w:fill="auto"/>
            <w:noWrap/>
            <w:vAlign w:val="bottom"/>
            <w:hideMark/>
          </w:tcPr>
          <w:p w14:paraId="588D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08F4B9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5453191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F7A87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20757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EC5898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6B3AA74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665E80D" w14:textId="77777777" w:rsidTr="005A5A35">
        <w:trPr>
          <w:trHeight w:val="300"/>
        </w:trPr>
        <w:tc>
          <w:tcPr>
            <w:tcW w:w="0" w:type="auto"/>
            <w:tcBorders>
              <w:right w:val="single" w:sz="4" w:space="0" w:color="auto"/>
            </w:tcBorders>
            <w:shd w:val="clear" w:color="auto" w:fill="auto"/>
            <w:noWrap/>
            <w:vAlign w:val="bottom"/>
            <w:hideMark/>
          </w:tcPr>
          <w:p w14:paraId="6DA63FB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E6A8A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4E17E8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9BF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BB92E0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1A288C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2092AF9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7328AFC0" w14:textId="77777777" w:rsidTr="005A5A35">
        <w:trPr>
          <w:trHeight w:val="300"/>
        </w:trPr>
        <w:tc>
          <w:tcPr>
            <w:tcW w:w="0" w:type="auto"/>
            <w:tcBorders>
              <w:right w:val="single" w:sz="4" w:space="0" w:color="auto"/>
            </w:tcBorders>
            <w:shd w:val="clear" w:color="auto" w:fill="auto"/>
            <w:noWrap/>
            <w:vAlign w:val="bottom"/>
            <w:hideMark/>
          </w:tcPr>
          <w:p w14:paraId="7E841229" w14:textId="77777777" w:rsidR="00191C9A" w:rsidRPr="005A5A35" w:rsidRDefault="00191C9A" w:rsidP="00031822">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2BB9AE20" w14:textId="77777777" w:rsidR="00191C9A" w:rsidRPr="005A5A35" w:rsidRDefault="00191C9A"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0D59C5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47F81BED" w14:textId="35593DF3"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sidR="005A5A35">
              <w:rPr>
                <w:rFonts w:ascii="Calibri" w:eastAsia="Times New Roman" w:hAnsi="Calibri" w:cs="Calibri"/>
                <w:color w:val="000000"/>
                <w:sz w:val="22"/>
                <w:szCs w:val="22"/>
              </w:rPr>
              <w:t>0</w:t>
            </w:r>
          </w:p>
        </w:tc>
        <w:tc>
          <w:tcPr>
            <w:tcW w:w="0" w:type="auto"/>
            <w:shd w:val="clear" w:color="auto" w:fill="auto"/>
            <w:noWrap/>
            <w:vAlign w:val="center"/>
            <w:hideMark/>
          </w:tcPr>
          <w:p w14:paraId="14541C7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79D4614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63A6055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191C9A" w:rsidRPr="00191C9A" w14:paraId="4BACD2D5" w14:textId="77777777" w:rsidTr="00566732">
        <w:trPr>
          <w:trHeight w:val="56"/>
        </w:trPr>
        <w:tc>
          <w:tcPr>
            <w:tcW w:w="0" w:type="auto"/>
            <w:shd w:val="clear" w:color="auto" w:fill="auto"/>
            <w:noWrap/>
            <w:vAlign w:val="bottom"/>
            <w:hideMark/>
          </w:tcPr>
          <w:p w14:paraId="7AEB595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31CEB9A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62B599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BE1093F" w14:textId="30587AAC"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sidR="005A5A35">
              <w:rPr>
                <w:rFonts w:ascii="Calibri" w:eastAsia="Times New Roman" w:hAnsi="Calibri" w:cs="Calibri"/>
                <w:color w:val="000000"/>
                <w:sz w:val="22"/>
                <w:szCs w:val="22"/>
              </w:rPr>
              <w:t>.00</w:t>
            </w:r>
          </w:p>
        </w:tc>
        <w:tc>
          <w:tcPr>
            <w:tcW w:w="0" w:type="auto"/>
            <w:shd w:val="clear" w:color="auto" w:fill="auto"/>
            <w:noWrap/>
            <w:vAlign w:val="center"/>
            <w:hideMark/>
          </w:tcPr>
          <w:p w14:paraId="332CB8A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55B41D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79E470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3D8E93BC" w14:textId="77777777" w:rsidR="008A79F1" w:rsidRDefault="008A79F1" w:rsidP="00031822">
      <w:pPr>
        <w:ind w:firstLine="720"/>
        <w:rPr>
          <w:color w:val="000000" w:themeColor="text1"/>
        </w:rPr>
      </w:pPr>
    </w:p>
    <w:p w14:paraId="3CF9E60E" w14:textId="35A7EFC2" w:rsidR="0009785E" w:rsidRPr="0004387C" w:rsidRDefault="0009785E" w:rsidP="00031822">
      <w:pPr>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09785E" w:rsidRPr="0009785E" w14:paraId="616F6B62" w14:textId="77777777" w:rsidTr="005A5A35">
        <w:trPr>
          <w:trHeight w:val="1020"/>
        </w:trPr>
        <w:tc>
          <w:tcPr>
            <w:tcW w:w="1080" w:type="dxa"/>
            <w:tcBorders>
              <w:top w:val="nil"/>
              <w:left w:val="nil"/>
              <w:bottom w:val="single" w:sz="4" w:space="0" w:color="auto"/>
              <w:right w:val="nil"/>
            </w:tcBorders>
            <w:shd w:val="clear" w:color="auto" w:fill="auto"/>
            <w:vAlign w:val="center"/>
            <w:hideMark/>
          </w:tcPr>
          <w:p w14:paraId="47B2DB4D"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393F43D"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E0D84C7"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77AB9E1B"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DDD6D85"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2BF369A"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C9E56A8"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77FA0025"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A778537"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263E5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09ED09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27B5DBAC" w14:textId="59697FFD"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06B917A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5CCFD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242D469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09785E" w:rsidRPr="0009785E" w14:paraId="7718033E"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CE47DDB"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4BD227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6E0C66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828A2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EB37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2FC5295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39CFE1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072EC6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F41515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7D96A9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2ADA0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8D5B7B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F519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AE519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621F28F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F4B562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33E454D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9973D4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1A17AF9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9B79D3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417997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866D9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6CBC4F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1DECF1"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835103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6BC56C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25A556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E8C32D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86CF0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5C017A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5557532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222B4E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2117910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022705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43D5E9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1620F7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F8D8F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AA8828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5DA4461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C5B942C"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882F11E"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268AE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24F34C0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B87C8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8D15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37BCD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F83BF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838D75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0505298"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47D7FB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D9A4C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2D8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E782D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3793F0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418938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0190C9A"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7AA056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09E81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3BC9F6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DF766A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2B251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D3A8AD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09ED4F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9CA704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C05755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8728A8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6D3A332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CC9BA5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FE344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798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6A18F06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81DA1D0"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64373F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4C3DE5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09345CE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8DD12D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2789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BE35D8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6C87FD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F5FFEF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3D568ED"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0D272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321257E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4C3BAA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63DD2C5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36FA762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1943F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09785E" w:rsidRPr="0009785E" w14:paraId="0EE3B96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0C67BF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98D97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7F635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D4B4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F31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7BC6006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760A942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5E9BF9B" w14:textId="77777777" w:rsidTr="00566732">
        <w:trPr>
          <w:trHeight w:val="56"/>
        </w:trPr>
        <w:tc>
          <w:tcPr>
            <w:tcW w:w="1080" w:type="dxa"/>
            <w:tcBorders>
              <w:top w:val="nil"/>
              <w:left w:val="nil"/>
              <w:bottom w:val="nil"/>
              <w:right w:val="single" w:sz="4" w:space="0" w:color="auto"/>
            </w:tcBorders>
            <w:shd w:val="clear" w:color="auto" w:fill="auto"/>
            <w:noWrap/>
            <w:vAlign w:val="bottom"/>
            <w:hideMark/>
          </w:tcPr>
          <w:p w14:paraId="514C4E4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764CE6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714FAEA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ECC13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DBC645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355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30DD5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7CE6D211" w14:textId="77777777" w:rsidR="00566732" w:rsidRDefault="00566732" w:rsidP="00031822">
      <w:pPr>
        <w:ind w:firstLine="0"/>
        <w:jc w:val="center"/>
      </w:pPr>
    </w:p>
    <w:p w14:paraId="75FCC286" w14:textId="35CC6260" w:rsidR="00191C9A" w:rsidRDefault="0009785E" w:rsidP="00031822">
      <w:pPr>
        <w:ind w:firstLine="0"/>
        <w:jc w:val="center"/>
      </w:pPr>
      <w:r>
        <w:t>(</w:t>
      </w:r>
      <w:r w:rsidR="008E38DA">
        <w:t>Pre-Phase</w:t>
      </w:r>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09785E" w:rsidRPr="0009785E" w14:paraId="6A781EE5" w14:textId="77777777" w:rsidTr="005A5A35">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6A347A41"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7A42FA4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76899BB6"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18278E6E"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08FC86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6709262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50ACD70"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6E1161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D4635E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298E71F4"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58B656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61BF48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598057C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B42F6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A8A7E0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09785E" w:rsidRPr="0009785E" w14:paraId="63C946FD"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BCBDEF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7365F8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0BFCCE0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8137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90B0C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ADA7A4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A9150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E0874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BB53C9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2E331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0F556C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F0EA1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028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470FE93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4871BA6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E816387"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55736DC"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DE070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56435C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13F931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B44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86DBC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4F2B7C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39691D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4D3ECC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12FC47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409012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22A02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CE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63A770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3BF651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51F0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7266677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5D9BD8B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3ED667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23C7E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C307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5F18BD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E8E409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29488D34"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6C799A17"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01946F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34C426B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0DB15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592A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3B8A1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5D1FD55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3AE161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5F5DBD8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A3C18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5E79D6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32EF11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E2D0B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2A6D2D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3971F41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68A36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892FE6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2A365ACF"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0246832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6623363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6FE449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3F6024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2FC292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7B164DC1" w14:textId="3FDF8FCC" w:rsidR="0009785E" w:rsidRDefault="0009785E" w:rsidP="00031822"/>
    <w:p w14:paraId="36E4850A" w14:textId="08B047A3" w:rsidR="008E38DA" w:rsidRDefault="008E38DA" w:rsidP="00031822">
      <w:pPr>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0D4B1B" w:rsidRPr="000D4B1B" w14:paraId="317AB4A9" w14:textId="77777777" w:rsidTr="007B2C40">
        <w:trPr>
          <w:trHeight w:val="1020"/>
        </w:trPr>
        <w:tc>
          <w:tcPr>
            <w:tcW w:w="1080" w:type="dxa"/>
            <w:tcBorders>
              <w:top w:val="nil"/>
              <w:left w:val="nil"/>
              <w:bottom w:val="single" w:sz="4" w:space="0" w:color="auto"/>
              <w:right w:val="nil"/>
            </w:tcBorders>
            <w:shd w:val="clear" w:color="auto" w:fill="auto"/>
            <w:vAlign w:val="center"/>
            <w:hideMark/>
          </w:tcPr>
          <w:p w14:paraId="7F1AF87A"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48BB6E4F"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5983AEA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BCF3FD7"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8D0DD6B"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FCB2233"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EEBA736"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3B533C9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B717C67"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5BBE606C"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185E3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7870D9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1C51241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6FE2D1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6B912C0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0D4B1B" w:rsidRPr="000D4B1B" w14:paraId="111D6BB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03487FA5"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558A0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5F9DD58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15DE2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F97CC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6833BD1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23EB33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155053"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0BA46E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753E52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2F0B34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1A61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0C89E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E1319C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D04C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47B273D"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7BB78C91"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B987FA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3465EF9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A4C64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5841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DC3873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126B1A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20C8F6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39D56D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619E79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AD6C2D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FD2E9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F0F5B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90FB4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3A7DAAC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C518F57"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6E5008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A5162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6F419E7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683AB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A1DE2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2CD3E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9242FF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FE7C7BC"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FF4F0A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2C1B7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4CB5DC1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CA22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0A5B2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FCDAD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60942F4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11572E5"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69E64F8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38720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31E768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A695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AFF68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391496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17B8A1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269522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EE579AE"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479F4C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65B07E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E10AB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6620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AFB68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9E71D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FE8785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D809A3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9AA500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75CE1B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1044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288F9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51AA5B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4A537C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6BC17BE"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145DFC66"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74A89783"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02C9813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076EE1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43D8CED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F82D6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096C9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8D5D8DB" w14:textId="77777777" w:rsidR="0009785E" w:rsidRDefault="0009785E" w:rsidP="00031822"/>
    <w:p w14:paraId="5FA3B3B3" w14:textId="77777777" w:rsidR="000D4B1B" w:rsidRDefault="000D4B1B" w:rsidP="00031822"/>
    <w:p w14:paraId="5486F176" w14:textId="77777777" w:rsidR="0047037D" w:rsidRDefault="0047037D" w:rsidP="00031822"/>
    <w:p w14:paraId="64139856" w14:textId="77777777" w:rsidR="00566732" w:rsidRDefault="00566732" w:rsidP="00031822"/>
    <w:p w14:paraId="38991239" w14:textId="77777777" w:rsidR="00566732" w:rsidRDefault="00566732" w:rsidP="00031822"/>
    <w:p w14:paraId="7EDF2689" w14:textId="77777777" w:rsidR="00566732" w:rsidRDefault="00566732" w:rsidP="00031822"/>
    <w:p w14:paraId="28818E0D" w14:textId="77777777" w:rsidR="00566732" w:rsidRDefault="00566732" w:rsidP="00031822"/>
    <w:p w14:paraId="6A75F420" w14:textId="51D6622F" w:rsidR="008E38DA" w:rsidRDefault="008E38DA" w:rsidP="00031822">
      <w:pPr>
        <w:jc w:val="center"/>
      </w:pPr>
      <w:r>
        <w:t>(Pre-Phas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0D4B1B" w:rsidRPr="000D4B1B" w14:paraId="39B104D3" w14:textId="77777777" w:rsidTr="0047037D">
        <w:trPr>
          <w:trHeight w:val="1020"/>
        </w:trPr>
        <w:tc>
          <w:tcPr>
            <w:tcW w:w="1080" w:type="dxa"/>
            <w:tcBorders>
              <w:top w:val="nil"/>
              <w:left w:val="nil"/>
              <w:bottom w:val="single" w:sz="4" w:space="0" w:color="auto"/>
              <w:right w:val="nil"/>
            </w:tcBorders>
            <w:shd w:val="clear" w:color="auto" w:fill="auto"/>
            <w:vAlign w:val="center"/>
            <w:hideMark/>
          </w:tcPr>
          <w:p w14:paraId="6C9AB457"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06055828"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1613B540"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0D1D0D0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E888E0C"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7BE1C0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34719A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5F0A3D1E" w14:textId="77777777" w:rsidTr="0047037D">
        <w:trPr>
          <w:trHeight w:val="300"/>
        </w:trPr>
        <w:tc>
          <w:tcPr>
            <w:tcW w:w="1080" w:type="dxa"/>
            <w:tcBorders>
              <w:top w:val="nil"/>
              <w:left w:val="nil"/>
              <w:bottom w:val="nil"/>
              <w:right w:val="nil"/>
            </w:tcBorders>
            <w:shd w:val="clear" w:color="auto" w:fill="auto"/>
            <w:noWrap/>
            <w:vAlign w:val="bottom"/>
            <w:hideMark/>
          </w:tcPr>
          <w:p w14:paraId="5712D99C"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0933100A"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06FB055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70956F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C5A129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5687913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9DB59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0D4B1B" w:rsidRPr="000D4B1B" w14:paraId="067B6762" w14:textId="77777777" w:rsidTr="0047037D">
        <w:trPr>
          <w:trHeight w:val="300"/>
        </w:trPr>
        <w:tc>
          <w:tcPr>
            <w:tcW w:w="1080" w:type="dxa"/>
            <w:tcBorders>
              <w:top w:val="nil"/>
              <w:left w:val="nil"/>
              <w:bottom w:val="nil"/>
              <w:right w:val="nil"/>
            </w:tcBorders>
            <w:shd w:val="clear" w:color="auto" w:fill="auto"/>
            <w:noWrap/>
            <w:vAlign w:val="bottom"/>
            <w:hideMark/>
          </w:tcPr>
          <w:p w14:paraId="26D79A9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385356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702646F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7D6F9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2F938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3AA1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326276F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B5639AB" w14:textId="77777777" w:rsidTr="0047037D">
        <w:trPr>
          <w:trHeight w:val="300"/>
        </w:trPr>
        <w:tc>
          <w:tcPr>
            <w:tcW w:w="1080" w:type="dxa"/>
            <w:tcBorders>
              <w:top w:val="nil"/>
              <w:left w:val="nil"/>
              <w:bottom w:val="nil"/>
              <w:right w:val="nil"/>
            </w:tcBorders>
            <w:shd w:val="clear" w:color="auto" w:fill="auto"/>
            <w:noWrap/>
            <w:vAlign w:val="bottom"/>
            <w:hideMark/>
          </w:tcPr>
          <w:p w14:paraId="4739D9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14D13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54FD566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E8400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EC1BA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1ED1BA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404B7F0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92BB41E" w14:textId="77777777" w:rsidTr="0047037D">
        <w:trPr>
          <w:trHeight w:val="300"/>
        </w:trPr>
        <w:tc>
          <w:tcPr>
            <w:tcW w:w="1080" w:type="dxa"/>
            <w:tcBorders>
              <w:top w:val="nil"/>
              <w:left w:val="nil"/>
              <w:bottom w:val="nil"/>
              <w:right w:val="nil"/>
            </w:tcBorders>
            <w:shd w:val="clear" w:color="auto" w:fill="auto"/>
            <w:noWrap/>
            <w:vAlign w:val="bottom"/>
            <w:hideMark/>
          </w:tcPr>
          <w:p w14:paraId="25EF191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0A20A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438541F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3FDB3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C8F7C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6ED6C6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07951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448D8945" w14:textId="77777777" w:rsidTr="0047037D">
        <w:trPr>
          <w:trHeight w:val="300"/>
        </w:trPr>
        <w:tc>
          <w:tcPr>
            <w:tcW w:w="1080" w:type="dxa"/>
            <w:tcBorders>
              <w:top w:val="nil"/>
              <w:left w:val="nil"/>
              <w:bottom w:val="nil"/>
              <w:right w:val="nil"/>
            </w:tcBorders>
            <w:shd w:val="clear" w:color="auto" w:fill="auto"/>
            <w:noWrap/>
            <w:vAlign w:val="bottom"/>
            <w:hideMark/>
          </w:tcPr>
          <w:p w14:paraId="6CA9A00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26D81D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7E1BDA3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8F758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BA3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14DEB30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3E8662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542C8DB" w14:textId="77777777" w:rsidTr="0047037D">
        <w:trPr>
          <w:trHeight w:val="300"/>
        </w:trPr>
        <w:tc>
          <w:tcPr>
            <w:tcW w:w="1080" w:type="dxa"/>
            <w:tcBorders>
              <w:top w:val="nil"/>
              <w:left w:val="nil"/>
              <w:bottom w:val="nil"/>
              <w:right w:val="nil"/>
            </w:tcBorders>
            <w:shd w:val="clear" w:color="auto" w:fill="auto"/>
            <w:noWrap/>
            <w:vAlign w:val="bottom"/>
            <w:hideMark/>
          </w:tcPr>
          <w:p w14:paraId="04D7E2E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2777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2A2BD7C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02B5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FEB9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1A9A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1FAAC4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A98793F" w14:textId="77777777" w:rsidTr="0047037D">
        <w:trPr>
          <w:trHeight w:val="300"/>
        </w:trPr>
        <w:tc>
          <w:tcPr>
            <w:tcW w:w="1080" w:type="dxa"/>
            <w:tcBorders>
              <w:top w:val="nil"/>
              <w:left w:val="nil"/>
              <w:bottom w:val="nil"/>
              <w:right w:val="nil"/>
            </w:tcBorders>
            <w:shd w:val="clear" w:color="auto" w:fill="auto"/>
            <w:noWrap/>
            <w:vAlign w:val="bottom"/>
            <w:hideMark/>
          </w:tcPr>
          <w:p w14:paraId="1E207AE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5F171D9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14D652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21A77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F21CA6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E5FCE2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5C739E9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DDC09E" w14:textId="77777777" w:rsidTr="0047037D">
        <w:trPr>
          <w:trHeight w:val="300"/>
        </w:trPr>
        <w:tc>
          <w:tcPr>
            <w:tcW w:w="1080" w:type="dxa"/>
            <w:tcBorders>
              <w:top w:val="nil"/>
              <w:left w:val="nil"/>
              <w:bottom w:val="nil"/>
              <w:right w:val="nil"/>
            </w:tcBorders>
            <w:shd w:val="clear" w:color="auto" w:fill="auto"/>
            <w:noWrap/>
            <w:vAlign w:val="bottom"/>
            <w:hideMark/>
          </w:tcPr>
          <w:p w14:paraId="26705708"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3EC78C06"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08538B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082B394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7D41CF4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60BAD4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7A67D18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0D4B1B" w:rsidRPr="000D4B1B" w14:paraId="42D869C0" w14:textId="77777777" w:rsidTr="0047037D">
        <w:trPr>
          <w:trHeight w:val="300"/>
        </w:trPr>
        <w:tc>
          <w:tcPr>
            <w:tcW w:w="1080" w:type="dxa"/>
            <w:tcBorders>
              <w:top w:val="nil"/>
              <w:left w:val="nil"/>
              <w:bottom w:val="nil"/>
              <w:right w:val="nil"/>
            </w:tcBorders>
            <w:shd w:val="clear" w:color="auto" w:fill="auto"/>
            <w:noWrap/>
            <w:vAlign w:val="bottom"/>
            <w:hideMark/>
          </w:tcPr>
          <w:p w14:paraId="05335D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E939A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1F9FD44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9F6D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4057E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B79E82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0ECBFDE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603AAA5D" w14:textId="77777777" w:rsidR="000D4B1B" w:rsidRDefault="000D4B1B" w:rsidP="00031822"/>
    <w:p w14:paraId="29B55E3D" w14:textId="641A99CE" w:rsidR="008E38DA" w:rsidRDefault="008E38DA" w:rsidP="00031822">
      <w:pPr>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8E38DA" w:rsidRPr="008E38DA" w14:paraId="55BE412D" w14:textId="77777777" w:rsidTr="0047037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2DB5379D" w14:textId="77777777" w:rsidR="008E38DA" w:rsidRPr="008E38DA" w:rsidRDefault="008E38DA" w:rsidP="00031822">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1C233CDB"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0EE2679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EACD104"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6DB530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70D25D0"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70501E"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8E38DA" w:rsidRPr="008E38DA" w14:paraId="58AB690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D7309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2070EC00"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271A844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5289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5C60234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6F35D15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7EAD47E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8E38DA" w:rsidRPr="008E38DA" w14:paraId="04C0DC89"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2E8960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FD10AC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419816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29267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8873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1ECC992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2A1BBA2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728692E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5D924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66D317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460E779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40FD1C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EE750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00DB72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493788C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CE96CB5"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DAD1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AA6F0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5BA25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09ED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28A0B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4D7AC7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10160B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4AD678D2"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1FC3632"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3B7D8D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7F07285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0A3A03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0456B1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722B264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7C685D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F2E1EA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0E5DA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D0F1F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38432FD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904D4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1CA1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0CE3267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0147164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395881BD"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75A8805"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720F2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45FAA65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CB514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F9370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0C0F08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4D7E42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CB913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375F3C6"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F15A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6D418E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F4904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50973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1C4F5A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C1048F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4FE1BB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78E837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3156EEB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6F116F1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DFF2E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75E26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17A7D0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331A5A1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05473B0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378FCC9"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386A0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5ECE2D9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6B8BF0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885EF2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53368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00317AF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E83575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8B091E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8DB082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5D485A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518A38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4715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FFF38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282E97D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0535B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973D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89E393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906476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0EE12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846FCC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65B415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45E5AC0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087A4D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3DEAE85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77E09EFB"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7F3FFE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519A6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54203D9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73E6C7A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7785512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8E38DA" w:rsidRPr="008E38DA" w14:paraId="5E0BD49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CB3A7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000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105E5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EC9469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A4C02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D6B86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21087F6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1AE930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6E7F768"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C0B13F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200ACE7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9A07B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B7AB7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D3A021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256E408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60B86F2D" w14:textId="77777777" w:rsidR="000D4B1B" w:rsidRDefault="000D4B1B" w:rsidP="00031822"/>
    <w:p w14:paraId="7DE98A0B" w14:textId="77777777" w:rsidR="008335A2" w:rsidRDefault="008335A2" w:rsidP="00031822">
      <w:pPr>
        <w:rPr>
          <w:color w:val="000000" w:themeColor="text1"/>
        </w:rPr>
      </w:pPr>
    </w:p>
    <w:p w14:paraId="390DDF6F" w14:textId="1836806D" w:rsidR="00A96B98" w:rsidRPr="0004387C" w:rsidRDefault="0006794D" w:rsidP="00031822">
      <w:pPr>
        <w:rPr>
          <w:color w:val="000000" w:themeColor="text1"/>
        </w:rPr>
      </w:pPr>
      <w:r>
        <w:rPr>
          <w:color w:val="000000" w:themeColor="text1"/>
        </w:rPr>
        <w:t xml:space="preserve">Note that before the regulation is passed, (voluntary) clearing in USD-denominated swaps is a little less than 61%.  After phase 1 implementation, clearing increases to around 78%.  After phase 2 implementation, </w:t>
      </w:r>
      <w:r w:rsidR="0047037D">
        <w:rPr>
          <w:color w:val="000000" w:themeColor="text1"/>
        </w:rPr>
        <w:t xml:space="preserve">clearing </w:t>
      </w:r>
      <w:r>
        <w:rPr>
          <w:color w:val="000000" w:themeColor="text1"/>
        </w:rPr>
        <w:t>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3C87E4A9" w14:textId="2DF31044" w:rsidR="00A96B98" w:rsidRPr="0004387C" w:rsidRDefault="00A96B98" w:rsidP="009C0453">
      <w:pPr>
        <w:pStyle w:val="Heading1"/>
        <w:numPr>
          <w:ilvl w:val="0"/>
          <w:numId w:val="33"/>
        </w:numPr>
      </w:pPr>
      <w:bookmarkStart w:id="8" w:name="_Ref157719497"/>
      <w:r w:rsidRPr="00D024F1">
        <w:lastRenderedPageBreak/>
        <w:t>Results</w:t>
      </w:r>
      <w:bookmarkEnd w:id="8"/>
    </w:p>
    <w:p w14:paraId="6324256F" w14:textId="77777777" w:rsidR="002F3376" w:rsidRPr="0004387C" w:rsidRDefault="002F3376" w:rsidP="00AB12F9">
      <w:pPr>
        <w:pStyle w:val="Heading2"/>
      </w:pPr>
      <w:r w:rsidRPr="00D024F1">
        <w:t>Prices</w:t>
      </w:r>
    </w:p>
    <w:p w14:paraId="59B879B0" w14:textId="5BB9E6C9" w:rsidR="00417DAA" w:rsidRDefault="00417DAA" w:rsidP="00031822">
      <w:r>
        <w:t xml:space="preserve">For analyzing the impact of </w:t>
      </w:r>
      <w:r w:rsidR="000F28B2">
        <w:t xml:space="preserve">the clearing mandate on prices, I compare the USD LIBOR denominated </w:t>
      </w:r>
      <w:r w:rsidR="0047037D">
        <w:t xml:space="preserve">contracts against the BA-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354A9CA0" w:rsidR="00A03CBF" w:rsidRDefault="00A03CBF" w:rsidP="00031822">
      <w:r>
        <w:fldChar w:fldCharType="begin"/>
      </w:r>
      <w:r>
        <w:instrText xml:space="preserve"> REF _Ref149507984 \h </w:instrText>
      </w:r>
      <w:r w:rsidR="00031822">
        <w:instrText xml:space="preserve"> \* MERGEFORMAT </w:instrText>
      </w:r>
      <w:r>
        <w:fldChar w:fldCharType="separate"/>
      </w:r>
      <w:r>
        <w:t xml:space="preserve">Table </w:t>
      </w:r>
      <w:r>
        <w:rPr>
          <w:noProof/>
        </w:rPr>
        <w:t>4</w:t>
      </w:r>
      <w:r>
        <w:fldChar w:fldCharType="end"/>
      </w:r>
      <w:r>
        <w:t xml:space="preserve"> lists the basic </w:t>
      </w:r>
      <w:proofErr w:type="spellStart"/>
      <w:r>
        <w:t>DiD</w:t>
      </w:r>
      <w:proofErr w:type="spellEnd"/>
      <w:r>
        <w:t xml:space="preserve"> </w:t>
      </w:r>
      <w:r w:rsidR="007C0BF5">
        <w:t xml:space="preserve">results </w:t>
      </w:r>
      <w:r>
        <w:t>for prices</w:t>
      </w:r>
      <w:r w:rsidR="007C0BF5">
        <w:t xml:space="preserve"> (or premia over fair price described in the theory section)</w:t>
      </w:r>
      <w:r>
        <w:t>.</w:t>
      </w:r>
      <w:r w:rsidR="007C0BF5">
        <w:t xml:space="preserve">  Column 1 shows the basic results without any other controls.  The clearing mandate causes a ~12 bps rise in premia.  As expected, reducing the riskiness of the contract increases its price.  Column 2 shows the effects additional controls, such as the notional value of the contrac</w:t>
      </w:r>
      <w:r w:rsidR="004050F2">
        <w:t>t, day and period of trading and whether the notional value was “capped” (i.e. the exact value was not reported to the trade repo).  The results are robust to such controls.</w:t>
      </w:r>
    </w:p>
    <w:p w14:paraId="1F049E33" w14:textId="0A676585" w:rsidR="007C0BF5" w:rsidRDefault="004050F2" w:rsidP="00031822">
      <w:r>
        <w:fldChar w:fldCharType="begin"/>
      </w:r>
      <w:r>
        <w:instrText xml:space="preserve"> REF _Ref149509644 \h </w:instrText>
      </w:r>
      <w:r w:rsidR="00031822">
        <w:instrText xml:space="preserve"> \* MERGEFORMAT </w:instrText>
      </w:r>
      <w:r>
        <w:fldChar w:fldCharType="separate"/>
      </w:r>
      <w:r>
        <w:t xml:space="preserve">Table </w:t>
      </w:r>
      <w:r>
        <w:rPr>
          <w:noProof/>
        </w:rPr>
        <w:t>5</w:t>
      </w:r>
      <w:r>
        <w:fldChar w:fldCharType="end"/>
      </w:r>
      <w:r>
        <w:t xml:space="preserve"> shows the result of running the simple model on each phase of the data separately.  In phase 1, there is no effect of the clearing mandate on the premium.  Note that phase 1 only applied the clearing mandate to swap</w:t>
      </w:r>
      <w:r w:rsidR="0092248B">
        <w:t xml:space="preserve"> </w:t>
      </w:r>
      <w:r>
        <w:t xml:space="preserve">dealers, major swap </w:t>
      </w:r>
      <w:r w:rsidR="0092248B">
        <w:t xml:space="preserve">participants and active funds.  Clearing went from ~61% before phase 1 into effect to ~ 77% after phase 1.  Phase 2 added a broader set of market participants (commodity pools, private funds, banks and other financial institutions) to the clearing requirement and clearing went from ~78% of the market to ~90% of the market.  Phase 3 applied the mandate to all entities not specifically exempt from the clearing requirement (such as companies that primarily use IR swaps to hedge against commercial risk).  Phase 3 did not have a large impact on clearing and it remained around ~89% of the market.  Phase 1 does not seem to have </w:t>
      </w:r>
      <w:proofErr w:type="gramStart"/>
      <w:r w:rsidR="0092248B">
        <w:t>had an effect on</w:t>
      </w:r>
      <w:proofErr w:type="gramEnd"/>
      <w:r w:rsidR="0092248B">
        <w:t xml:space="preserve"> perceptions of riskiness of IR swaps, but phase 2 and phase 3 results are consistent with expectations.</w:t>
      </w:r>
    </w:p>
    <w:p w14:paraId="0DECA66E" w14:textId="5424B9A7" w:rsidR="00A03CBF" w:rsidRDefault="00A03CBF" w:rsidP="00031822">
      <w:pPr>
        <w:pStyle w:val="Caption"/>
        <w:keepNext/>
      </w:pPr>
      <w:bookmarkStart w:id="9" w:name="_Ref149507984"/>
      <w:r>
        <w:lastRenderedPageBreak/>
        <w:t xml:space="preserve">Table </w:t>
      </w:r>
      <w:r>
        <w:fldChar w:fldCharType="begin"/>
      </w:r>
      <w:r>
        <w:instrText xml:space="preserve"> SEQ Table \* ARABIC </w:instrText>
      </w:r>
      <w:r>
        <w:fldChar w:fldCharType="separate"/>
      </w:r>
      <w:r w:rsidR="004050F2">
        <w:rPr>
          <w:noProof/>
        </w:rPr>
        <w:t>4</w:t>
      </w:r>
      <w:r>
        <w:rPr>
          <w:noProof/>
        </w:rPr>
        <w:fldChar w:fldCharType="end"/>
      </w:r>
      <w:bookmarkEnd w:id="9"/>
      <w:r>
        <w:rPr>
          <w:noProof/>
        </w:rPr>
        <w:t xml:space="preserve"> Difference-in-Difference Result</w:t>
      </w:r>
    </w:p>
    <w:p w14:paraId="5179D58C" w14:textId="2292060C" w:rsidR="00A03CBF" w:rsidRDefault="00A03CBF" w:rsidP="00031822">
      <w:pPr>
        <w:jc w:val="center"/>
      </w:pPr>
      <w:r>
        <w:rPr>
          <w:noProof/>
        </w:rPr>
        <w:drawing>
          <wp:inline distT="0" distB="0" distL="0" distR="0" wp14:anchorId="243CC935" wp14:editId="6F71C501">
            <wp:extent cx="5295217" cy="5089585"/>
            <wp:effectExtent l="0" t="0" r="0" b="3175"/>
            <wp:docPr id="1962911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10077" b="15611"/>
                    <a:stretch/>
                  </pic:blipFill>
                  <pic:spPr bwMode="auto">
                    <a:xfrm>
                      <a:off x="0" y="0"/>
                      <a:ext cx="5306751" cy="5100671"/>
                    </a:xfrm>
                    <a:prstGeom prst="rect">
                      <a:avLst/>
                    </a:prstGeom>
                    <a:noFill/>
                    <a:ln>
                      <a:noFill/>
                    </a:ln>
                    <a:extLst>
                      <a:ext uri="{53640926-AAD7-44D8-BBD7-CCE9431645EC}">
                        <a14:shadowObscured xmlns:a14="http://schemas.microsoft.com/office/drawing/2010/main"/>
                      </a:ext>
                    </a:extLst>
                  </pic:spPr>
                </pic:pic>
              </a:graphicData>
            </a:graphic>
          </wp:inline>
        </w:drawing>
      </w:r>
    </w:p>
    <w:p w14:paraId="5B61C362" w14:textId="0173647D" w:rsidR="004050F2" w:rsidRDefault="004050F2" w:rsidP="00031822">
      <w:pPr>
        <w:pStyle w:val="Caption"/>
        <w:keepNext/>
      </w:pPr>
      <w:bookmarkStart w:id="10" w:name="_Ref149509644"/>
      <w:r>
        <w:lastRenderedPageBreak/>
        <w:t xml:space="preserve">Table </w:t>
      </w:r>
      <w:r>
        <w:fldChar w:fldCharType="begin"/>
      </w:r>
      <w:r>
        <w:instrText xml:space="preserve"> SEQ Table \* ARABIC </w:instrText>
      </w:r>
      <w:r>
        <w:fldChar w:fldCharType="separate"/>
      </w:r>
      <w:r>
        <w:rPr>
          <w:noProof/>
        </w:rPr>
        <w:t>5</w:t>
      </w:r>
      <w:r>
        <w:rPr>
          <w:noProof/>
        </w:rPr>
        <w:fldChar w:fldCharType="end"/>
      </w:r>
      <w:bookmarkEnd w:id="10"/>
      <w:r>
        <w:rPr>
          <w:noProof/>
        </w:rPr>
        <w:t xml:space="preserve"> By Phase DiD Results</w:t>
      </w:r>
    </w:p>
    <w:p w14:paraId="3672CE26" w14:textId="299803CC" w:rsidR="004050F2" w:rsidRDefault="004050F2" w:rsidP="00031822">
      <w:pPr>
        <w:jc w:val="center"/>
      </w:pPr>
      <w:r>
        <w:rPr>
          <w:noProof/>
        </w:rPr>
        <w:drawing>
          <wp:inline distT="0" distB="0" distL="0" distR="0" wp14:anchorId="1D216FE8" wp14:editId="4B32BDD0">
            <wp:extent cx="5934603" cy="2731698"/>
            <wp:effectExtent l="0" t="0" r="0" b="0"/>
            <wp:docPr id="17004696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13049" b="27350"/>
                    <a:stretch/>
                  </pic:blipFill>
                  <pic:spPr bwMode="auto">
                    <a:xfrm>
                      <a:off x="0" y="0"/>
                      <a:ext cx="5934710" cy="2731747"/>
                    </a:xfrm>
                    <a:prstGeom prst="rect">
                      <a:avLst/>
                    </a:prstGeom>
                    <a:noFill/>
                    <a:ln>
                      <a:noFill/>
                    </a:ln>
                    <a:extLst>
                      <a:ext uri="{53640926-AAD7-44D8-BBD7-CCE9431645EC}">
                        <a14:shadowObscured xmlns:a14="http://schemas.microsoft.com/office/drawing/2010/main"/>
                      </a:ext>
                    </a:extLst>
                  </pic:spPr>
                </pic:pic>
              </a:graphicData>
            </a:graphic>
          </wp:inline>
        </w:drawing>
      </w:r>
    </w:p>
    <w:p w14:paraId="76550830" w14:textId="491EE3D7" w:rsidR="002853F0" w:rsidRDefault="002853F0" w:rsidP="00031822">
      <w:r>
        <w:t>(Robustness Checks Here)</w:t>
      </w:r>
    </w:p>
    <w:p w14:paraId="40466E11" w14:textId="610068B4" w:rsidR="002853F0" w:rsidRDefault="002853F0" w:rsidP="00AB12F9">
      <w:pPr>
        <w:pStyle w:val="Heading2"/>
      </w:pPr>
      <w:r>
        <w:t>Liquidity</w:t>
      </w:r>
    </w:p>
    <w:p w14:paraId="7390CEB8" w14:textId="224DA688" w:rsidR="002853F0" w:rsidRDefault="002853F0" w:rsidP="00031822">
      <w:r>
        <w:t>Liquidity Results Here</w:t>
      </w:r>
    </w:p>
    <w:p w14:paraId="7F78FE30" w14:textId="1BDED5DB" w:rsidR="002853F0" w:rsidRDefault="002853F0" w:rsidP="00AB12F9">
      <w:pPr>
        <w:pStyle w:val="Heading2"/>
      </w:pPr>
      <w:r>
        <w:t>Price Volatility</w:t>
      </w:r>
    </w:p>
    <w:p w14:paraId="0F321A6C" w14:textId="287B5BD6" w:rsidR="002853F0" w:rsidRPr="002853F0" w:rsidRDefault="002853F0" w:rsidP="00031822">
      <w:r>
        <w:t>Price Volatility Results Here</w:t>
      </w:r>
    </w:p>
    <w:p w14:paraId="46EB96B1" w14:textId="14F41234" w:rsidR="00A96B98" w:rsidRPr="00A96B98" w:rsidRDefault="00A96B98" w:rsidP="009C0453">
      <w:pPr>
        <w:pStyle w:val="Heading1"/>
        <w:numPr>
          <w:ilvl w:val="0"/>
          <w:numId w:val="33"/>
        </w:numPr>
      </w:pPr>
      <w:bookmarkStart w:id="11" w:name="_Ref157719507"/>
      <w:r>
        <w:t>Conclusion</w:t>
      </w:r>
      <w:bookmarkEnd w:id="11"/>
    </w:p>
    <w:sectPr w:rsidR="00A96B98" w:rsidRPr="00A96B98">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0BC15C" w14:textId="77777777" w:rsidR="00003C90" w:rsidRDefault="00003C90" w:rsidP="00633D5C">
      <w:r>
        <w:separator/>
      </w:r>
    </w:p>
  </w:endnote>
  <w:endnote w:type="continuationSeparator" w:id="0">
    <w:p w14:paraId="4D1E5080" w14:textId="77777777" w:rsidR="00003C90" w:rsidRDefault="00003C90" w:rsidP="00633D5C">
      <w:r>
        <w:continuationSeparator/>
      </w:r>
    </w:p>
  </w:endnote>
  <w:endnote w:type="continuationNotice" w:id="1">
    <w:p w14:paraId="5630E31C" w14:textId="77777777" w:rsidR="00003C90" w:rsidRDefault="00003C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sto MT">
    <w:panose1 w:val="02040603050505030304"/>
    <w:charset w:val="4D"/>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68A20" w14:textId="77777777" w:rsidR="00003C90" w:rsidRDefault="00003C90" w:rsidP="00633D5C">
      <w:r>
        <w:separator/>
      </w:r>
    </w:p>
  </w:footnote>
  <w:footnote w:type="continuationSeparator" w:id="0">
    <w:p w14:paraId="6B3C25A1" w14:textId="77777777" w:rsidR="00003C90" w:rsidRDefault="00003C90" w:rsidP="00633D5C">
      <w:r>
        <w:continuationSeparator/>
      </w:r>
    </w:p>
  </w:footnote>
  <w:footnote w:type="continuationNotice" w:id="1">
    <w:p w14:paraId="2EAEC7E5" w14:textId="77777777" w:rsidR="00003C90" w:rsidRDefault="00003C9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1"/>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387C"/>
    <w:rsid w:val="00044125"/>
    <w:rsid w:val="000510E8"/>
    <w:rsid w:val="00053C4A"/>
    <w:rsid w:val="00057A12"/>
    <w:rsid w:val="000614F4"/>
    <w:rsid w:val="0006794D"/>
    <w:rsid w:val="000712B2"/>
    <w:rsid w:val="00077879"/>
    <w:rsid w:val="0008027D"/>
    <w:rsid w:val="0008096F"/>
    <w:rsid w:val="000816B7"/>
    <w:rsid w:val="000939CA"/>
    <w:rsid w:val="00096D58"/>
    <w:rsid w:val="0009785E"/>
    <w:rsid w:val="000A41CF"/>
    <w:rsid w:val="000A5607"/>
    <w:rsid w:val="000A7150"/>
    <w:rsid w:val="000B5142"/>
    <w:rsid w:val="000B7B5D"/>
    <w:rsid w:val="000C07B7"/>
    <w:rsid w:val="000C5086"/>
    <w:rsid w:val="000C584E"/>
    <w:rsid w:val="000D4B1B"/>
    <w:rsid w:val="000D7CEC"/>
    <w:rsid w:val="000E2133"/>
    <w:rsid w:val="000E6933"/>
    <w:rsid w:val="000F0F21"/>
    <w:rsid w:val="000F28B2"/>
    <w:rsid w:val="0010299E"/>
    <w:rsid w:val="001124E1"/>
    <w:rsid w:val="0011666A"/>
    <w:rsid w:val="0012752B"/>
    <w:rsid w:val="001317B0"/>
    <w:rsid w:val="00131FCD"/>
    <w:rsid w:val="00143C59"/>
    <w:rsid w:val="00147694"/>
    <w:rsid w:val="00161437"/>
    <w:rsid w:val="0016169B"/>
    <w:rsid w:val="00164132"/>
    <w:rsid w:val="001655FC"/>
    <w:rsid w:val="00166D41"/>
    <w:rsid w:val="00170083"/>
    <w:rsid w:val="00184052"/>
    <w:rsid w:val="00191190"/>
    <w:rsid w:val="00191C9A"/>
    <w:rsid w:val="00194EB9"/>
    <w:rsid w:val="001A25AE"/>
    <w:rsid w:val="001A7F55"/>
    <w:rsid w:val="001C1D1C"/>
    <w:rsid w:val="001C24F9"/>
    <w:rsid w:val="001C74A9"/>
    <w:rsid w:val="001D3062"/>
    <w:rsid w:val="001D57E1"/>
    <w:rsid w:val="001F4D2E"/>
    <w:rsid w:val="001F7299"/>
    <w:rsid w:val="00200D6D"/>
    <w:rsid w:val="002112FE"/>
    <w:rsid w:val="00220BDA"/>
    <w:rsid w:val="00220F82"/>
    <w:rsid w:val="00232831"/>
    <w:rsid w:val="00233C90"/>
    <w:rsid w:val="002343F4"/>
    <w:rsid w:val="00234D83"/>
    <w:rsid w:val="00243E6E"/>
    <w:rsid w:val="00246F90"/>
    <w:rsid w:val="0025043C"/>
    <w:rsid w:val="002718B1"/>
    <w:rsid w:val="0027378C"/>
    <w:rsid w:val="00275B46"/>
    <w:rsid w:val="00284488"/>
    <w:rsid w:val="002853F0"/>
    <w:rsid w:val="00290667"/>
    <w:rsid w:val="00290E18"/>
    <w:rsid w:val="00293578"/>
    <w:rsid w:val="002938B2"/>
    <w:rsid w:val="002B03E9"/>
    <w:rsid w:val="002B63F1"/>
    <w:rsid w:val="002C58F6"/>
    <w:rsid w:val="002C726E"/>
    <w:rsid w:val="002D4411"/>
    <w:rsid w:val="002D4CD7"/>
    <w:rsid w:val="002E0CE1"/>
    <w:rsid w:val="002F3376"/>
    <w:rsid w:val="002F4ED0"/>
    <w:rsid w:val="00301A1C"/>
    <w:rsid w:val="00305FCA"/>
    <w:rsid w:val="0031486E"/>
    <w:rsid w:val="00320206"/>
    <w:rsid w:val="003314C1"/>
    <w:rsid w:val="0034098A"/>
    <w:rsid w:val="00343A08"/>
    <w:rsid w:val="003520EC"/>
    <w:rsid w:val="00357E12"/>
    <w:rsid w:val="00362ED7"/>
    <w:rsid w:val="00377D40"/>
    <w:rsid w:val="00380D21"/>
    <w:rsid w:val="00381A4D"/>
    <w:rsid w:val="0039332A"/>
    <w:rsid w:val="003936A2"/>
    <w:rsid w:val="0039392E"/>
    <w:rsid w:val="0039580A"/>
    <w:rsid w:val="003B1DFC"/>
    <w:rsid w:val="003C3888"/>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1C17"/>
    <w:rsid w:val="00446E24"/>
    <w:rsid w:val="0044741C"/>
    <w:rsid w:val="004521B3"/>
    <w:rsid w:val="00455F39"/>
    <w:rsid w:val="004567C0"/>
    <w:rsid w:val="00456AFB"/>
    <w:rsid w:val="0047037D"/>
    <w:rsid w:val="00470CAE"/>
    <w:rsid w:val="00475EE6"/>
    <w:rsid w:val="004776E9"/>
    <w:rsid w:val="00482903"/>
    <w:rsid w:val="00487EF1"/>
    <w:rsid w:val="004D2D2D"/>
    <w:rsid w:val="004D458D"/>
    <w:rsid w:val="004E5AEE"/>
    <w:rsid w:val="004F0BE2"/>
    <w:rsid w:val="004F43A3"/>
    <w:rsid w:val="00502B0A"/>
    <w:rsid w:val="00525BB3"/>
    <w:rsid w:val="005356E2"/>
    <w:rsid w:val="00540DEF"/>
    <w:rsid w:val="00544B00"/>
    <w:rsid w:val="00550DA4"/>
    <w:rsid w:val="00552C5E"/>
    <w:rsid w:val="005534B7"/>
    <w:rsid w:val="005651C7"/>
    <w:rsid w:val="00566732"/>
    <w:rsid w:val="00575523"/>
    <w:rsid w:val="00577089"/>
    <w:rsid w:val="0057724B"/>
    <w:rsid w:val="005812DC"/>
    <w:rsid w:val="00581A36"/>
    <w:rsid w:val="00586A9D"/>
    <w:rsid w:val="00593184"/>
    <w:rsid w:val="005A0C96"/>
    <w:rsid w:val="005A5A35"/>
    <w:rsid w:val="005A6ADC"/>
    <w:rsid w:val="005A7D26"/>
    <w:rsid w:val="005C11C0"/>
    <w:rsid w:val="005E0C46"/>
    <w:rsid w:val="005F14CA"/>
    <w:rsid w:val="005F327C"/>
    <w:rsid w:val="005F6B4A"/>
    <w:rsid w:val="0060706F"/>
    <w:rsid w:val="00607456"/>
    <w:rsid w:val="00622956"/>
    <w:rsid w:val="00625ECF"/>
    <w:rsid w:val="00627579"/>
    <w:rsid w:val="00633D5C"/>
    <w:rsid w:val="0063560A"/>
    <w:rsid w:val="0063608A"/>
    <w:rsid w:val="00644114"/>
    <w:rsid w:val="006450BA"/>
    <w:rsid w:val="006722D1"/>
    <w:rsid w:val="00674BB7"/>
    <w:rsid w:val="006875A1"/>
    <w:rsid w:val="0069541B"/>
    <w:rsid w:val="006A345A"/>
    <w:rsid w:val="006B6124"/>
    <w:rsid w:val="006C0D52"/>
    <w:rsid w:val="006C395A"/>
    <w:rsid w:val="006E06F9"/>
    <w:rsid w:val="006E44BE"/>
    <w:rsid w:val="006F1F0C"/>
    <w:rsid w:val="0070689F"/>
    <w:rsid w:val="00715923"/>
    <w:rsid w:val="0072700E"/>
    <w:rsid w:val="00733F0D"/>
    <w:rsid w:val="00747315"/>
    <w:rsid w:val="007475B0"/>
    <w:rsid w:val="0075597E"/>
    <w:rsid w:val="00755BED"/>
    <w:rsid w:val="0076305C"/>
    <w:rsid w:val="00781C1A"/>
    <w:rsid w:val="00781E75"/>
    <w:rsid w:val="00782C1A"/>
    <w:rsid w:val="007A0DBE"/>
    <w:rsid w:val="007A4E27"/>
    <w:rsid w:val="007B2C40"/>
    <w:rsid w:val="007C0619"/>
    <w:rsid w:val="007C099B"/>
    <w:rsid w:val="007C0BF5"/>
    <w:rsid w:val="007D359F"/>
    <w:rsid w:val="007E1203"/>
    <w:rsid w:val="007E2F87"/>
    <w:rsid w:val="007E3CB7"/>
    <w:rsid w:val="007E6044"/>
    <w:rsid w:val="007E64B2"/>
    <w:rsid w:val="007E6980"/>
    <w:rsid w:val="007F6DDE"/>
    <w:rsid w:val="00804046"/>
    <w:rsid w:val="008057C4"/>
    <w:rsid w:val="00810636"/>
    <w:rsid w:val="008138CB"/>
    <w:rsid w:val="00821AC5"/>
    <w:rsid w:val="00827924"/>
    <w:rsid w:val="008335A2"/>
    <w:rsid w:val="00834DE5"/>
    <w:rsid w:val="00836236"/>
    <w:rsid w:val="0086025D"/>
    <w:rsid w:val="00864A3C"/>
    <w:rsid w:val="0086750E"/>
    <w:rsid w:val="00876F18"/>
    <w:rsid w:val="00877DDF"/>
    <w:rsid w:val="0088504F"/>
    <w:rsid w:val="0089167A"/>
    <w:rsid w:val="0089422D"/>
    <w:rsid w:val="00896370"/>
    <w:rsid w:val="00896FE8"/>
    <w:rsid w:val="008A0C37"/>
    <w:rsid w:val="008A0DFD"/>
    <w:rsid w:val="008A5DF5"/>
    <w:rsid w:val="008A6B76"/>
    <w:rsid w:val="008A79F1"/>
    <w:rsid w:val="008C2ACA"/>
    <w:rsid w:val="008C32AF"/>
    <w:rsid w:val="008C6CD4"/>
    <w:rsid w:val="008E3043"/>
    <w:rsid w:val="008E38DA"/>
    <w:rsid w:val="008E6500"/>
    <w:rsid w:val="00905428"/>
    <w:rsid w:val="00914E91"/>
    <w:rsid w:val="009150D9"/>
    <w:rsid w:val="0092248B"/>
    <w:rsid w:val="00935E65"/>
    <w:rsid w:val="00936FB0"/>
    <w:rsid w:val="00941B60"/>
    <w:rsid w:val="0095406B"/>
    <w:rsid w:val="009561B4"/>
    <w:rsid w:val="00956D41"/>
    <w:rsid w:val="00962018"/>
    <w:rsid w:val="00974463"/>
    <w:rsid w:val="00981EFF"/>
    <w:rsid w:val="00991610"/>
    <w:rsid w:val="009A69FA"/>
    <w:rsid w:val="009A7D6A"/>
    <w:rsid w:val="009B3B11"/>
    <w:rsid w:val="009C0453"/>
    <w:rsid w:val="009C4761"/>
    <w:rsid w:val="009C7A56"/>
    <w:rsid w:val="009F06E5"/>
    <w:rsid w:val="009F1DA7"/>
    <w:rsid w:val="009F7D7F"/>
    <w:rsid w:val="00A000EF"/>
    <w:rsid w:val="00A03CBF"/>
    <w:rsid w:val="00A05111"/>
    <w:rsid w:val="00A21F7B"/>
    <w:rsid w:val="00A271B6"/>
    <w:rsid w:val="00A41FF7"/>
    <w:rsid w:val="00A4495A"/>
    <w:rsid w:val="00A53B21"/>
    <w:rsid w:val="00A73855"/>
    <w:rsid w:val="00A74B49"/>
    <w:rsid w:val="00A81AE5"/>
    <w:rsid w:val="00A8236C"/>
    <w:rsid w:val="00A8682C"/>
    <w:rsid w:val="00A930AB"/>
    <w:rsid w:val="00A96B98"/>
    <w:rsid w:val="00AA4B78"/>
    <w:rsid w:val="00AA5AFB"/>
    <w:rsid w:val="00AA717C"/>
    <w:rsid w:val="00AB12F9"/>
    <w:rsid w:val="00AB38FA"/>
    <w:rsid w:val="00AB7061"/>
    <w:rsid w:val="00AC06CC"/>
    <w:rsid w:val="00AE15AA"/>
    <w:rsid w:val="00AE5664"/>
    <w:rsid w:val="00AE5AFF"/>
    <w:rsid w:val="00AF1FA3"/>
    <w:rsid w:val="00B0289A"/>
    <w:rsid w:val="00B1262B"/>
    <w:rsid w:val="00B13BAB"/>
    <w:rsid w:val="00B15828"/>
    <w:rsid w:val="00B3359E"/>
    <w:rsid w:val="00B44C24"/>
    <w:rsid w:val="00B54FB7"/>
    <w:rsid w:val="00B83199"/>
    <w:rsid w:val="00B92576"/>
    <w:rsid w:val="00B92B7B"/>
    <w:rsid w:val="00B9520A"/>
    <w:rsid w:val="00BA0B5F"/>
    <w:rsid w:val="00BA0BB3"/>
    <w:rsid w:val="00BB0ACE"/>
    <w:rsid w:val="00BB66F3"/>
    <w:rsid w:val="00BC008A"/>
    <w:rsid w:val="00BC5B75"/>
    <w:rsid w:val="00BD12A4"/>
    <w:rsid w:val="00BD52BB"/>
    <w:rsid w:val="00BF5982"/>
    <w:rsid w:val="00BF6365"/>
    <w:rsid w:val="00C06844"/>
    <w:rsid w:val="00C106ED"/>
    <w:rsid w:val="00C16C25"/>
    <w:rsid w:val="00C20541"/>
    <w:rsid w:val="00C2255E"/>
    <w:rsid w:val="00C3286E"/>
    <w:rsid w:val="00C32ED2"/>
    <w:rsid w:val="00C363CC"/>
    <w:rsid w:val="00C45CCE"/>
    <w:rsid w:val="00C519BF"/>
    <w:rsid w:val="00C527DB"/>
    <w:rsid w:val="00C57E03"/>
    <w:rsid w:val="00C63A02"/>
    <w:rsid w:val="00C64F72"/>
    <w:rsid w:val="00C651D2"/>
    <w:rsid w:val="00C758C6"/>
    <w:rsid w:val="00C87249"/>
    <w:rsid w:val="00C90716"/>
    <w:rsid w:val="00CA40C2"/>
    <w:rsid w:val="00CB305A"/>
    <w:rsid w:val="00CC1AF2"/>
    <w:rsid w:val="00CC29A8"/>
    <w:rsid w:val="00CC31E9"/>
    <w:rsid w:val="00CC46F2"/>
    <w:rsid w:val="00CC69F0"/>
    <w:rsid w:val="00CD17A1"/>
    <w:rsid w:val="00CD1B3E"/>
    <w:rsid w:val="00CD4470"/>
    <w:rsid w:val="00CD5006"/>
    <w:rsid w:val="00CE10FD"/>
    <w:rsid w:val="00CF1F18"/>
    <w:rsid w:val="00D024F1"/>
    <w:rsid w:val="00D14F43"/>
    <w:rsid w:val="00D34404"/>
    <w:rsid w:val="00D41237"/>
    <w:rsid w:val="00D4375C"/>
    <w:rsid w:val="00D459AC"/>
    <w:rsid w:val="00D5154E"/>
    <w:rsid w:val="00D52B48"/>
    <w:rsid w:val="00D643C8"/>
    <w:rsid w:val="00D645CF"/>
    <w:rsid w:val="00D8044D"/>
    <w:rsid w:val="00D9234D"/>
    <w:rsid w:val="00DA4FC3"/>
    <w:rsid w:val="00DC42EB"/>
    <w:rsid w:val="00DC7AD2"/>
    <w:rsid w:val="00DE43A2"/>
    <w:rsid w:val="00DE61E9"/>
    <w:rsid w:val="00DE6F94"/>
    <w:rsid w:val="00DE705F"/>
    <w:rsid w:val="00DF4848"/>
    <w:rsid w:val="00DF6C13"/>
    <w:rsid w:val="00DF7A69"/>
    <w:rsid w:val="00E02555"/>
    <w:rsid w:val="00E460D7"/>
    <w:rsid w:val="00E52B02"/>
    <w:rsid w:val="00E5597A"/>
    <w:rsid w:val="00E56F5E"/>
    <w:rsid w:val="00E6619F"/>
    <w:rsid w:val="00E66D23"/>
    <w:rsid w:val="00E670C0"/>
    <w:rsid w:val="00E70534"/>
    <w:rsid w:val="00E819EF"/>
    <w:rsid w:val="00E95A6F"/>
    <w:rsid w:val="00EA1749"/>
    <w:rsid w:val="00EB004A"/>
    <w:rsid w:val="00EB1407"/>
    <w:rsid w:val="00EB53A2"/>
    <w:rsid w:val="00EB5A7B"/>
    <w:rsid w:val="00EB7DDA"/>
    <w:rsid w:val="00EC01D7"/>
    <w:rsid w:val="00EC5C21"/>
    <w:rsid w:val="00ED4D27"/>
    <w:rsid w:val="00EF140B"/>
    <w:rsid w:val="00EF6757"/>
    <w:rsid w:val="00F040B1"/>
    <w:rsid w:val="00F15E32"/>
    <w:rsid w:val="00F57F30"/>
    <w:rsid w:val="00F6394F"/>
    <w:rsid w:val="00F71C54"/>
    <w:rsid w:val="00F872C2"/>
    <w:rsid w:val="00FB04CE"/>
    <w:rsid w:val="00FC644E"/>
    <w:rsid w:val="00FD4074"/>
    <w:rsid w:val="00FD62E9"/>
    <w:rsid w:val="00FF05D9"/>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6CC"/>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AC06CC"/>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AC06CC"/>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AC06CC"/>
    <w:pPr>
      <w:spacing w:before="260"/>
      <w:ind w:firstLine="0"/>
      <w:outlineLvl w:val="2"/>
    </w:pPr>
    <w:rPr>
      <w:rFonts w:eastAsia="Times New Roman"/>
      <w:bCs/>
    </w:rPr>
  </w:style>
  <w:style w:type="paragraph" w:styleId="Heading4">
    <w:name w:val="heading 4"/>
    <w:basedOn w:val="Normal"/>
    <w:next w:val="Normal"/>
    <w:link w:val="Heading4Char"/>
    <w:qFormat/>
    <w:rsid w:val="00AC06CC"/>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AC06C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AC06CC"/>
  </w:style>
  <w:style w:type="character" w:customStyle="1" w:styleId="Heading2Char">
    <w:name w:val="Heading 2 Char"/>
    <w:basedOn w:val="DefaultParagraphFont"/>
    <w:link w:val="Heading2"/>
    <w:rsid w:val="00AC06CC"/>
    <w:rPr>
      <w:rFonts w:ascii="Times New Roman" w:eastAsia="Times New Roman" w:hAnsi="Times New Roman"/>
      <w:bCs/>
      <w:i/>
      <w:color w:val="000000"/>
      <w:sz w:val="24"/>
      <w:szCs w:val="26"/>
      <w:lang w:bidi="ar-SA"/>
    </w:rPr>
  </w:style>
  <w:style w:type="paragraph" w:styleId="Title">
    <w:name w:val="Title"/>
    <w:next w:val="Author"/>
    <w:link w:val="TitleChar"/>
    <w:qFormat/>
    <w:rsid w:val="00AC06CC"/>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AC06CC"/>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AC06CC"/>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AC06CC"/>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AC06CC"/>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AC06CC"/>
    <w:pPr>
      <w:spacing w:line="180" w:lineRule="atLeast"/>
    </w:pPr>
    <w:rPr>
      <w:sz w:val="16"/>
    </w:rPr>
  </w:style>
  <w:style w:type="character" w:customStyle="1" w:styleId="FootnoteTextChar">
    <w:name w:val="Footnote Text Char"/>
    <w:basedOn w:val="DefaultParagraphFont"/>
    <w:link w:val="FootnoteText"/>
    <w:semiHidden/>
    <w:rsid w:val="00AC06CC"/>
    <w:rPr>
      <w:rFonts w:ascii="Times New Roman" w:eastAsia="Calisto MT" w:hAnsi="Times New Roman"/>
      <w:sz w:val="16"/>
      <w:szCs w:val="24"/>
      <w:lang w:bidi="ar-SA"/>
    </w:rPr>
  </w:style>
  <w:style w:type="character" w:styleId="FootnoteReference">
    <w:name w:val="footnote reference"/>
    <w:basedOn w:val="DefaultParagraphFont"/>
    <w:semiHidden/>
    <w:rsid w:val="00AC06CC"/>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AC06CC"/>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AC06CC"/>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AC06CC"/>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AC06CC"/>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AC06CC"/>
    <w:pPr>
      <w:ind w:firstLine="0"/>
    </w:pPr>
  </w:style>
  <w:style w:type="paragraph" w:customStyle="1" w:styleId="Contact">
    <w:name w:val="Contact"/>
    <w:next w:val="Normal"/>
    <w:rsid w:val="00AC06CC"/>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AC06CC"/>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AC06CC"/>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AC06CC"/>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AC06CC"/>
    <w:pPr>
      <w:spacing w:after="120"/>
      <w:ind w:left="720" w:right="720" w:firstLine="0"/>
      <w:jc w:val="right"/>
    </w:pPr>
  </w:style>
  <w:style w:type="paragraph" w:customStyle="1" w:styleId="FigureTitle">
    <w:name w:val="Figure Title"/>
    <w:next w:val="Normal"/>
    <w:rsid w:val="00AC06CC"/>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AC06CC"/>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AC06CC"/>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AC06CC"/>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AC06CC"/>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AC06CC"/>
    <w:pPr>
      <w:numPr>
        <w:numId w:val="27"/>
      </w:numPr>
      <w:contextualSpacing/>
    </w:pPr>
  </w:style>
  <w:style w:type="paragraph" w:styleId="ListNumber">
    <w:name w:val="List Number"/>
    <w:basedOn w:val="Normal"/>
    <w:next w:val="Normal"/>
    <w:rsid w:val="00AC06CC"/>
    <w:pPr>
      <w:numPr>
        <w:numId w:val="28"/>
      </w:numPr>
      <w:tabs>
        <w:tab w:val="clear" w:pos="1195"/>
      </w:tabs>
      <w:spacing w:after="260"/>
      <w:ind w:left="1555" w:hanging="720"/>
    </w:pPr>
  </w:style>
  <w:style w:type="paragraph" w:customStyle="1" w:styleId="FigurePlaceholder">
    <w:name w:val="Figure Placeholder"/>
    <w:basedOn w:val="Normal"/>
    <w:next w:val="Normal"/>
    <w:qFormat/>
    <w:rsid w:val="00AC06CC"/>
    <w:pPr>
      <w:spacing w:before="260" w:after="260"/>
      <w:jc w:val="center"/>
    </w:pPr>
  </w:style>
  <w:style w:type="character" w:customStyle="1" w:styleId="TableFootLetter">
    <w:name w:val="Table FootLetter"/>
    <w:basedOn w:val="DefaultParagraphFont"/>
    <w:rsid w:val="00AC06CC"/>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AC06CC"/>
  </w:style>
  <w:style w:type="paragraph" w:customStyle="1" w:styleId="TablePlaceholder">
    <w:name w:val="Table Placeholder"/>
    <w:basedOn w:val="FigurePlaceholder"/>
    <w:next w:val="NoParagraphStyle"/>
    <w:qFormat/>
    <w:rsid w:val="00AC06CC"/>
  </w:style>
  <w:style w:type="paragraph" w:styleId="DocumentMap">
    <w:name w:val="Document Map"/>
    <w:basedOn w:val="Normal"/>
    <w:link w:val="DocumentMapChar"/>
    <w:uiPriority w:val="99"/>
    <w:semiHidden/>
    <w:rsid w:val="00AC06CC"/>
    <w:rPr>
      <w:rFonts w:ascii="Lucida Grande" w:hAnsi="Lucida Grande"/>
    </w:rPr>
  </w:style>
  <w:style w:type="character" w:customStyle="1" w:styleId="DocumentMapChar">
    <w:name w:val="Document Map Char"/>
    <w:basedOn w:val="DefaultParagraphFont"/>
    <w:link w:val="DocumentMap"/>
    <w:uiPriority w:val="99"/>
    <w:semiHidden/>
    <w:rsid w:val="00AC06CC"/>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AC06CC"/>
    <w:rPr>
      <w:sz w:val="18"/>
      <w:szCs w:val="18"/>
    </w:rPr>
  </w:style>
  <w:style w:type="paragraph" w:styleId="CommentText">
    <w:name w:val="annotation text"/>
    <w:basedOn w:val="Normal"/>
    <w:link w:val="CommentTextChar"/>
    <w:uiPriority w:val="99"/>
    <w:semiHidden/>
    <w:rsid w:val="00AC06CC"/>
  </w:style>
  <w:style w:type="character" w:customStyle="1" w:styleId="CommentTextChar">
    <w:name w:val="Comment Text Char"/>
    <w:basedOn w:val="DefaultParagraphFont"/>
    <w:link w:val="CommentText"/>
    <w:uiPriority w:val="99"/>
    <w:semiHidden/>
    <w:rsid w:val="00AC06CC"/>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AC06CC"/>
    <w:rPr>
      <w:b/>
      <w:bCs/>
      <w:sz w:val="20"/>
      <w:szCs w:val="20"/>
    </w:rPr>
  </w:style>
  <w:style w:type="character" w:customStyle="1" w:styleId="CommentSubjectChar">
    <w:name w:val="Comment Subject Char"/>
    <w:basedOn w:val="CommentTextChar"/>
    <w:link w:val="CommentSubject"/>
    <w:uiPriority w:val="99"/>
    <w:semiHidden/>
    <w:rsid w:val="00AC06CC"/>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AC06CC"/>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C06CC"/>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604</TotalTime>
  <Pages>21</Pages>
  <Words>5801</Words>
  <Characters>3306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15</cp:revision>
  <dcterms:created xsi:type="dcterms:W3CDTF">2023-12-09T16:13:00Z</dcterms:created>
  <dcterms:modified xsi:type="dcterms:W3CDTF">2024-02-07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eekbtd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